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47F1" w:rsidRPr="001478A5" w:rsidRDefault="00DE47F1" w:rsidP="00DE47F1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1478A5">
        <w:rPr>
          <w:rFonts w:ascii="Times New Roman" w:hAnsi="Times New Roman" w:cs="Times New Roman"/>
          <w:b/>
          <w:sz w:val="22"/>
        </w:rPr>
        <w:t>Table</w:t>
      </w:r>
      <w:r w:rsidR="001F65C4">
        <w:rPr>
          <w:rFonts w:ascii="Times New Roman" w:hAnsi="Times New Roman" w:cs="Times New Roman"/>
          <w:b/>
          <w:sz w:val="22"/>
        </w:rPr>
        <w:t xml:space="preserve"> S</w:t>
      </w:r>
      <w:r w:rsidR="00750952">
        <w:rPr>
          <w:rFonts w:ascii="Times New Roman" w:hAnsi="Times New Roman" w:cs="Times New Roman"/>
          <w:b/>
          <w:sz w:val="22"/>
        </w:rPr>
        <w:t>1</w:t>
      </w:r>
      <w:r w:rsidRPr="001478A5">
        <w:rPr>
          <w:rFonts w:ascii="Times New Roman" w:hAnsi="Times New Roman" w:cs="Times New Roman"/>
          <w:b/>
          <w:sz w:val="22"/>
        </w:rPr>
        <w:t>. Strains used in this study.</w:t>
      </w:r>
    </w:p>
    <w:tbl>
      <w:tblPr>
        <w:tblW w:w="8909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943"/>
        <w:gridCol w:w="4431"/>
        <w:gridCol w:w="2535"/>
      </w:tblGrid>
      <w:tr w:rsidR="001478A5" w:rsidRPr="001478A5" w:rsidTr="001478A5">
        <w:trPr>
          <w:trHeight w:val="304"/>
        </w:trPr>
        <w:tc>
          <w:tcPr>
            <w:tcW w:w="194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Strains</w:t>
            </w:r>
          </w:p>
        </w:tc>
        <w:tc>
          <w:tcPr>
            <w:tcW w:w="443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Genotype</w:t>
            </w:r>
          </w:p>
        </w:tc>
        <w:tc>
          <w:tcPr>
            <w:tcW w:w="253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References</w:t>
            </w:r>
          </w:p>
        </w:tc>
      </w:tr>
      <w:tr w:rsidR="001478A5" w:rsidRPr="001478A5" w:rsidTr="001478A5">
        <w:trPr>
          <w:trHeight w:val="304"/>
        </w:trPr>
        <w:tc>
          <w:tcPr>
            <w:tcW w:w="194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H99</w:t>
            </w:r>
          </w:p>
        </w:tc>
        <w:tc>
          <w:tcPr>
            <w:tcW w:w="443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</w:t>
            </w:r>
          </w:p>
        </w:tc>
        <w:tc>
          <w:tcPr>
            <w:tcW w:w="253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1478A5" w:rsidRDefault="001478A5" w:rsidP="00F84253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begin"/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instrText xml:space="preserve"> ADDIN EN.CITE &lt;EndNote&gt;&lt;Cite&gt;&lt;Author&gt;Perfect&lt;/Author&gt;&lt;Year&gt;1993&lt;/Year&gt;&lt;RecNum&gt;83&lt;/RecNum&gt;&lt;DisplayText&gt;(&lt;style face="smallcaps"&gt;Perfect&lt;/style&gt;&lt;style face="italic"&gt; et al.&lt;/style&gt; 1993)&lt;/DisplayText&gt;&lt;record&gt;&lt;rec-number&gt;83&lt;/rec-number&gt;&lt;foreign-keys&gt;&lt;key app="EN" db-id="dtzw9wpegddswte2rt2par2dfdpfr0afatvr"&gt;83&lt;/key&gt;&lt;/foreign-keys&gt;&lt;ref-type name="Journal Article"&gt;17&lt;/ref-type&gt;&lt;contributors&gt;&lt;authors&gt;&lt;author&gt;Perfect, JR&lt;/author&gt;&lt;author&gt;Ketabchi, N&lt;/author&gt;&lt;author&gt;Cox, GM&lt;/author&gt;&lt;author&gt;Ingram, CW&lt;/author&gt;&lt;author&gt;Beiser, CL&lt;/author&gt;&lt;/authors&gt;&lt;/contributors&gt;&lt;titles&gt;&lt;title&gt;Karyotyping of Cryptococcus neoformans as an epidemiological tool&lt;/title&gt;&lt;secondary-title&gt;Journal of clinical microbiology&lt;/secondary-title&gt;&lt;/titles&gt;&lt;periodical&gt;&lt;full-title&gt;Journal of clinical microbiology&lt;/full-title&gt;&lt;/periodical&gt;&lt;pages&gt;3305-3309&lt;/pages&gt;&lt;volume&gt;31&lt;/volume&gt;&lt;number&gt;12&lt;/number&gt;&lt;dates&gt;&lt;year&gt;1993&lt;/year&gt;&lt;/dates&gt;&lt;isbn&gt;0095-1137&lt;/isbn&gt;&lt;urls&gt;&lt;/urls&gt;&lt;/record&gt;&lt;/Cite&gt;&lt;Cite&gt;&lt;Author&gt;Perfect&lt;/Author&gt;&lt;Year&gt;1993&lt;/Year&gt;&lt;RecNum&gt;1&lt;/RecNum&gt;&lt;record&gt;&lt;rec-number&gt;1&lt;/rec-number&gt;&lt;foreign-keys&gt;&lt;key app="EN" db-id="dwvr0s5vsrdfwoeasftpswfwvzza0w5z5re0"&gt;1&lt;/key&gt;&lt;/foreign-keys&gt;&lt;ref-type name="Journal Article"&gt;17&lt;/ref-type&gt;&lt;contributors&gt;&lt;authors&gt;&lt;author&gt;Perfect, JR&lt;/author&gt;&lt;author&gt;Ketabchi, N&lt;/author&gt;&lt;author&gt;Cox, GM&lt;/author&gt;&lt;author&gt;Ingram, CW&lt;/author&gt;&lt;author&gt;Beiser, CL&lt;/author&gt;&lt;/authors&gt;&lt;/contributors&gt;&lt;titles&gt;&lt;title&gt;Karyotyping of Cryptococcus neoformans as an epidemiological tool&lt;/title&gt;&lt;secondary-title&gt;Journal of clinical microbiology&lt;/secondary-title&gt;&lt;/titles&gt;&lt;pages&gt;3305-3309&lt;/pages&gt;&lt;volume&gt;31&lt;/volume&gt;&lt;number&gt;12&lt;/number&gt;&lt;dates&gt;&lt;year&gt;1993&lt;/year&gt;&lt;/dates&gt;&lt;isbn&gt;0095-1137&lt;/isbn&gt;&lt;urls&gt;&lt;/urls&gt;&lt;/record&gt;&lt;/Cite&gt;&lt;/EndNote&gt;</w:instrText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separate"/>
            </w:r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(</w:t>
            </w:r>
            <w:hyperlink w:anchor="_ENREF_3" w:tooltip="Perfect, 1993 #83" w:history="1">
              <w:r w:rsidR="00F84253" w:rsidRPr="00F84253">
                <w:rPr>
                  <w:rFonts w:ascii="Times New Roman" w:eastAsia="맑은 고딕" w:hAnsi="Times New Roman" w:cs="Times New Roman"/>
                  <w:smallCaps/>
                  <w:noProof/>
                  <w:kern w:val="0"/>
                  <w:sz w:val="22"/>
                </w:rPr>
                <w:t>Perfect</w:t>
              </w:r>
              <w:r w:rsidR="00F84253" w:rsidRPr="00F84253">
                <w:rPr>
                  <w:rFonts w:ascii="Times New Roman" w:eastAsia="맑은 고딕" w:hAnsi="Times New Roman" w:cs="Times New Roman"/>
                  <w:i/>
                  <w:noProof/>
                  <w:kern w:val="0"/>
                  <w:sz w:val="22"/>
                </w:rPr>
                <w:t xml:space="preserve"> et al.</w:t>
              </w:r>
              <w:r w:rsidR="00F84253">
                <w:rPr>
                  <w:rFonts w:ascii="Times New Roman" w:eastAsia="맑은 고딕" w:hAnsi="Times New Roman" w:cs="Times New Roman"/>
                  <w:noProof/>
                  <w:kern w:val="0"/>
                  <w:sz w:val="22"/>
                </w:rPr>
                <w:t xml:space="preserve"> 1993</w:t>
              </w:r>
            </w:hyperlink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)</w:t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end"/>
            </w:r>
          </w:p>
        </w:tc>
      </w:tr>
      <w:tr w:rsidR="001478A5" w:rsidRPr="001478A5" w:rsidTr="001478A5">
        <w:trPr>
          <w:trHeight w:val="335"/>
        </w:trPr>
        <w:tc>
          <w:tcPr>
            <w:tcW w:w="1943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cir1Δ</w:t>
            </w:r>
          </w:p>
        </w:tc>
        <w:tc>
          <w:tcPr>
            <w:tcW w:w="4431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cir1::NAT</w:t>
            </w:r>
          </w:p>
        </w:tc>
        <w:tc>
          <w:tcPr>
            <w:tcW w:w="2535" w:type="dxa"/>
            <w:noWrap/>
            <w:vAlign w:val="center"/>
            <w:hideMark/>
          </w:tcPr>
          <w:p w:rsidR="001478A5" w:rsidRPr="001478A5" w:rsidRDefault="001478A5" w:rsidP="00F84253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begin">
                <w:fldData xml:space="preserve">PEVuZE5vdGU+PENpdGU+PEF1dGhvcj5KdW5nPC9BdXRob3I+PFllYXI+MjAwNjwvWWVhcj48UmVj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</w:fldData>
              </w:fldCha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instrText xml:space="preserve"> ADDIN EN.CITE </w:instrText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begin">
                <w:fldData xml:space="preserve">PEVuZE5vdGU+PENpdGU+PEF1dGhvcj5KdW5nPC9BdXRob3I+PFllYXI+MjAwNjwvWWVhcj48UmVj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</w:fldData>
              </w:fldCha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instrText xml:space="preserve"> ADDIN EN.CITE.DATA </w:instrText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end"/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separate"/>
            </w:r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(</w:t>
            </w:r>
            <w:hyperlink w:anchor="_ENREF_2" w:tooltip="Jung, 2006 #108" w:history="1">
              <w:r w:rsidR="00F84253" w:rsidRPr="00F84253">
                <w:rPr>
                  <w:rFonts w:ascii="Times New Roman" w:eastAsia="맑은 고딕" w:hAnsi="Times New Roman" w:cs="Times New Roman"/>
                  <w:smallCaps/>
                  <w:noProof/>
                  <w:kern w:val="0"/>
                  <w:sz w:val="22"/>
                </w:rPr>
                <w:t>Jung</w:t>
              </w:r>
              <w:r w:rsidR="00F84253" w:rsidRPr="00F84253">
                <w:rPr>
                  <w:rFonts w:ascii="Times New Roman" w:eastAsia="맑은 고딕" w:hAnsi="Times New Roman" w:cs="Times New Roman"/>
                  <w:i/>
                  <w:noProof/>
                  <w:kern w:val="0"/>
                  <w:sz w:val="22"/>
                </w:rPr>
                <w:t xml:space="preserve"> et al.</w:t>
              </w:r>
              <w:r w:rsidR="00F84253">
                <w:rPr>
                  <w:rFonts w:ascii="Times New Roman" w:eastAsia="맑은 고딕" w:hAnsi="Times New Roman" w:cs="Times New Roman"/>
                  <w:noProof/>
                  <w:kern w:val="0"/>
                  <w:sz w:val="22"/>
                </w:rPr>
                <w:t xml:space="preserve"> 2006</w:t>
              </w:r>
            </w:hyperlink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)</w:t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end"/>
            </w:r>
          </w:p>
        </w:tc>
      </w:tr>
      <w:tr w:rsidR="001478A5" w:rsidRPr="001478A5" w:rsidTr="001478A5">
        <w:trPr>
          <w:trHeight w:val="304"/>
        </w:trPr>
        <w:tc>
          <w:tcPr>
            <w:tcW w:w="1943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hapXΔ</w:t>
            </w:r>
          </w:p>
        </w:tc>
        <w:tc>
          <w:tcPr>
            <w:tcW w:w="4431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hapX::NAT</w:t>
            </w:r>
          </w:p>
        </w:tc>
        <w:tc>
          <w:tcPr>
            <w:tcW w:w="2535" w:type="dxa"/>
            <w:noWrap/>
            <w:vAlign w:val="center"/>
            <w:hideMark/>
          </w:tcPr>
          <w:p w:rsidR="001478A5" w:rsidRPr="001478A5" w:rsidRDefault="001478A5" w:rsidP="00F84253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begin">
                <w:fldData xml:space="preserve">PEVuZE5vdGU+PENpdGU+PEF1dGhvcj5KdW5nPC9BdXRob3I+PFllYXI+MjAxMDwvWWVhcj48UmVj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</w:fldData>
              </w:fldCha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instrText xml:space="preserve"> ADDIN EN.CITE </w:instrText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begin">
                <w:fldData xml:space="preserve">PEVuZE5vdGU+PENpdGU+PEF1dGhvcj5KdW5nPC9BdXRob3I+PFllYXI+MjAxMDwvWWVhcj48UmVj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</w:fldData>
              </w:fldCha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instrText xml:space="preserve"> ADDIN EN.CITE.DATA </w:instrText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</w:r>
            <w:r w:rsidR="00F84253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end"/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separate"/>
            </w:r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(</w:t>
            </w:r>
            <w:hyperlink w:anchor="_ENREF_1" w:tooltip="Jung, 2010 #109" w:history="1">
              <w:r w:rsidR="00F84253" w:rsidRPr="00F84253">
                <w:rPr>
                  <w:rFonts w:ascii="Times New Roman" w:eastAsia="맑은 고딕" w:hAnsi="Times New Roman" w:cs="Times New Roman"/>
                  <w:smallCaps/>
                  <w:noProof/>
                  <w:kern w:val="0"/>
                  <w:sz w:val="22"/>
                </w:rPr>
                <w:t>Jung</w:t>
              </w:r>
              <w:r w:rsidR="00F84253" w:rsidRPr="00F84253">
                <w:rPr>
                  <w:rFonts w:ascii="Times New Roman" w:eastAsia="맑은 고딕" w:hAnsi="Times New Roman" w:cs="Times New Roman"/>
                  <w:i/>
                  <w:noProof/>
                  <w:kern w:val="0"/>
                  <w:sz w:val="22"/>
                </w:rPr>
                <w:t xml:space="preserve"> et al.</w:t>
              </w:r>
              <w:r w:rsidR="00F84253">
                <w:rPr>
                  <w:rFonts w:ascii="Times New Roman" w:eastAsia="맑은 고딕" w:hAnsi="Times New Roman" w:cs="Times New Roman"/>
                  <w:noProof/>
                  <w:kern w:val="0"/>
                  <w:sz w:val="22"/>
                </w:rPr>
                <w:t xml:space="preserve"> 2010</w:t>
              </w:r>
            </w:hyperlink>
            <w:r w:rsidR="00F84253">
              <w:rPr>
                <w:rFonts w:ascii="Times New Roman" w:eastAsia="맑은 고딕" w:hAnsi="Times New Roman" w:cs="Times New Roman"/>
                <w:noProof/>
                <w:kern w:val="0"/>
                <w:sz w:val="22"/>
              </w:rPr>
              <w:t>)</w:t>
            </w: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fldChar w:fldCharType="end"/>
            </w:r>
          </w:p>
        </w:tc>
      </w:tr>
      <w:tr w:rsidR="001478A5" w:rsidRPr="001478A5" w:rsidTr="001478A5">
        <w:trPr>
          <w:trHeight w:val="304"/>
        </w:trPr>
        <w:tc>
          <w:tcPr>
            <w:tcW w:w="1943" w:type="dxa"/>
            <w:noWrap/>
            <w:vAlign w:val="center"/>
            <w:hideMark/>
          </w:tcPr>
          <w:p w:rsidR="001478A5" w:rsidRPr="00004D7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</w:pPr>
            <w:r w:rsidRPr="00004D75"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Cir1-FLAG</w:t>
            </w:r>
          </w:p>
        </w:tc>
        <w:tc>
          <w:tcPr>
            <w:tcW w:w="4431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CIR1-FLAG-NEO</w:t>
            </w:r>
          </w:p>
        </w:tc>
        <w:tc>
          <w:tcPr>
            <w:tcW w:w="2535" w:type="dxa"/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This study</w:t>
            </w:r>
          </w:p>
        </w:tc>
      </w:tr>
      <w:tr w:rsidR="001478A5" w:rsidRPr="001478A5" w:rsidTr="001478A5">
        <w:trPr>
          <w:trHeight w:val="320"/>
        </w:trPr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004D7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</w:pPr>
            <w:r w:rsidRPr="00004D75"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HapX-FLAG</w:t>
            </w:r>
          </w:p>
        </w:tc>
        <w:tc>
          <w:tcPr>
            <w:tcW w:w="44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hapX::NAT, HAPX-FLAG-NEO</w:t>
            </w:r>
          </w:p>
        </w:tc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This study</w:t>
            </w:r>
          </w:p>
        </w:tc>
      </w:tr>
      <w:tr w:rsidR="001478A5" w:rsidRPr="001478A5" w:rsidTr="001478A5">
        <w:trPr>
          <w:trHeight w:val="320"/>
        </w:trPr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478A5" w:rsidRPr="00004D75" w:rsidRDefault="00004D7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</w:pP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P</w:t>
            </w:r>
            <w:r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Δ</w:t>
            </w: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 xml:space="preserve"> (</w:t>
            </w:r>
            <w:r w:rsidRPr="00004D75"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11 bpΔ</w:t>
            </w: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)</w:t>
            </w:r>
          </w:p>
        </w:tc>
        <w:tc>
          <w:tcPr>
            <w:tcW w:w="44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NEO- P</w:t>
            </w:r>
            <w:r w:rsid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Δ</w:t>
            </w:r>
            <w:r w:rsid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 xml:space="preserve"> (11bp</w:t>
            </w:r>
            <w:r w:rsidR="00004D75"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 xml:space="preserve"> deletion)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-</w:t>
            </w:r>
            <w:r w:rsid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CCP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1</w:t>
            </w:r>
          </w:p>
        </w:tc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1478A5" w:rsidRPr="001478A5" w:rsidRDefault="001478A5" w:rsidP="005B5B57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This study</w:t>
            </w:r>
          </w:p>
        </w:tc>
      </w:tr>
      <w:tr w:rsidR="00004D75" w:rsidRPr="001478A5" w:rsidTr="001478A5">
        <w:trPr>
          <w:trHeight w:val="320"/>
        </w:trPr>
        <w:tc>
          <w:tcPr>
            <w:tcW w:w="19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004D75" w:rsidRPr="00004D7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</w:pP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P</w:t>
            </w:r>
            <w:r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Δ</w:t>
            </w: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 xml:space="preserve"> (GCTTA)</w:t>
            </w:r>
          </w:p>
        </w:tc>
        <w:tc>
          <w:tcPr>
            <w:tcW w:w="44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004D75" w:rsidRPr="001478A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NEO- P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Δ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 xml:space="preserve"> (GCTTA</w:t>
            </w:r>
            <w:r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)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-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CCP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1</w:t>
            </w:r>
          </w:p>
        </w:tc>
        <w:tc>
          <w:tcPr>
            <w:tcW w:w="25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:rsidR="00004D75" w:rsidRPr="001478A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This study</w:t>
            </w:r>
          </w:p>
        </w:tc>
      </w:tr>
      <w:tr w:rsidR="00004D75" w:rsidRPr="001478A5" w:rsidTr="001478A5">
        <w:trPr>
          <w:trHeight w:val="320"/>
        </w:trPr>
        <w:tc>
          <w:tcPr>
            <w:tcW w:w="1943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</w:tcPr>
          <w:p w:rsidR="00004D75" w:rsidRPr="00004D7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</w:pP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>P</w:t>
            </w:r>
            <w:r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Δ</w:t>
            </w:r>
            <w:r>
              <w:rPr>
                <w:rFonts w:ascii="Times New Roman" w:eastAsia="맑은 고딕" w:hAnsi="Times New Roman" w:cs="Times New Roman"/>
                <w:iCs/>
                <w:kern w:val="0"/>
                <w:sz w:val="22"/>
              </w:rPr>
              <w:t xml:space="preserve"> (GGTAA)</w:t>
            </w:r>
          </w:p>
        </w:tc>
        <w:tc>
          <w:tcPr>
            <w:tcW w:w="4431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</w:tcPr>
          <w:p w:rsidR="00004D75" w:rsidRPr="001478A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MATα NEO- P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CCP1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Δ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 xml:space="preserve"> (GGTAA</w:t>
            </w:r>
            <w:r w:rsidRPr="00004D7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  <w:vertAlign w:val="subscript"/>
              </w:rPr>
              <w:t>)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-</w:t>
            </w:r>
            <w:r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CCP</w:t>
            </w:r>
            <w:r w:rsidRPr="001478A5">
              <w:rPr>
                <w:rFonts w:ascii="Times New Roman" w:eastAsia="맑은 고딕" w:hAnsi="Times New Roman" w:cs="Times New Roman"/>
                <w:i/>
                <w:iCs/>
                <w:kern w:val="0"/>
                <w:sz w:val="22"/>
              </w:rPr>
              <w:t>1</w:t>
            </w:r>
          </w:p>
        </w:tc>
        <w:tc>
          <w:tcPr>
            <w:tcW w:w="2535" w:type="dxa"/>
            <w:tcBorders>
              <w:top w:val="nil"/>
              <w:left w:val="nil"/>
              <w:bottom w:val="single" w:sz="18" w:space="0" w:color="auto"/>
              <w:right w:val="nil"/>
            </w:tcBorders>
            <w:noWrap/>
            <w:vAlign w:val="center"/>
          </w:tcPr>
          <w:p w:rsidR="00004D75" w:rsidRPr="001478A5" w:rsidRDefault="00004D75" w:rsidP="00004D75">
            <w:pPr>
              <w:widowControl/>
              <w:wordWrap/>
              <w:autoSpaceDE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1478A5">
              <w:rPr>
                <w:rFonts w:ascii="Times New Roman" w:eastAsia="맑은 고딕" w:hAnsi="Times New Roman" w:cs="Times New Roman"/>
                <w:kern w:val="0"/>
                <w:sz w:val="22"/>
              </w:rPr>
              <w:t>This study</w:t>
            </w:r>
          </w:p>
        </w:tc>
      </w:tr>
    </w:tbl>
    <w:p w:rsidR="00DE47F1" w:rsidRPr="001478A5" w:rsidRDefault="00DE47F1" w:rsidP="00DE47F1">
      <w:pPr>
        <w:spacing w:line="360" w:lineRule="auto"/>
        <w:rPr>
          <w:rFonts w:ascii="Times New Roman" w:hAnsi="Times New Roman" w:cs="Times New Roman"/>
          <w:sz w:val="22"/>
        </w:rPr>
      </w:pPr>
    </w:p>
    <w:p w:rsidR="00DE47F1" w:rsidRPr="001478A5" w:rsidRDefault="00DE47F1" w:rsidP="001478A5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1478A5">
        <w:rPr>
          <w:rFonts w:ascii="Times New Roman" w:hAnsi="Times New Roman" w:cs="Times New Roman"/>
          <w:b/>
          <w:sz w:val="22"/>
        </w:rPr>
        <w:t>References</w:t>
      </w:r>
    </w:p>
    <w:p w:rsidR="00F84253" w:rsidRPr="00F84253" w:rsidRDefault="00DE47F1" w:rsidP="00F84253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F84253">
        <w:rPr>
          <w:rFonts w:ascii="Times New Roman" w:hAnsi="Times New Roman" w:cs="Times New Roman"/>
          <w:sz w:val="24"/>
          <w:szCs w:val="24"/>
        </w:rPr>
        <w:fldChar w:fldCharType="begin"/>
      </w:r>
      <w:r w:rsidRPr="00F8425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8425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F84253" w:rsidRPr="00F84253">
        <w:rPr>
          <w:rFonts w:ascii="Times New Roman" w:hAnsi="Times New Roman" w:cs="Times New Roman"/>
          <w:sz w:val="24"/>
          <w:szCs w:val="24"/>
        </w:rPr>
        <w:t>Jung, W. H., S. Saikia, G. Hu, J. Wang, C. K. Fung</w:t>
      </w:r>
      <w:r w:rsidR="00F84253" w:rsidRPr="00F84253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F84253" w:rsidRPr="00F84253">
        <w:rPr>
          <w:rFonts w:ascii="Times New Roman" w:hAnsi="Times New Roman" w:cs="Times New Roman"/>
          <w:sz w:val="24"/>
          <w:szCs w:val="24"/>
        </w:rPr>
        <w:t>, 2010 HapX positively and negatively regulates the transcriptional response to iro</w:t>
      </w:r>
      <w:bookmarkStart w:id="1" w:name="_GoBack"/>
      <w:bookmarkEnd w:id="1"/>
      <w:r w:rsidR="00F84253" w:rsidRPr="00F84253">
        <w:rPr>
          <w:rFonts w:ascii="Times New Roman" w:hAnsi="Times New Roman" w:cs="Times New Roman"/>
          <w:sz w:val="24"/>
          <w:szCs w:val="24"/>
        </w:rPr>
        <w:t xml:space="preserve">n deprivation in </w:t>
      </w:r>
      <w:r w:rsidR="00F84253" w:rsidRPr="00F84253">
        <w:rPr>
          <w:rFonts w:ascii="Times New Roman" w:hAnsi="Times New Roman" w:cs="Times New Roman"/>
          <w:i/>
          <w:sz w:val="24"/>
          <w:szCs w:val="24"/>
        </w:rPr>
        <w:t>Cryptococcus neoformans.</w:t>
      </w:r>
      <w:r w:rsidR="00F84253" w:rsidRPr="00F84253">
        <w:rPr>
          <w:rFonts w:ascii="Times New Roman" w:hAnsi="Times New Roman" w:cs="Times New Roman"/>
          <w:sz w:val="24"/>
          <w:szCs w:val="24"/>
        </w:rPr>
        <w:t xml:space="preserve"> PLoS Pathog 6</w:t>
      </w:r>
      <w:r w:rsidR="00F84253" w:rsidRPr="00F84253">
        <w:rPr>
          <w:rFonts w:ascii="Times New Roman" w:hAnsi="Times New Roman" w:cs="Times New Roman"/>
          <w:b/>
          <w:sz w:val="24"/>
          <w:szCs w:val="24"/>
        </w:rPr>
        <w:t>:</w:t>
      </w:r>
      <w:r w:rsidR="00F84253" w:rsidRPr="00F84253">
        <w:rPr>
          <w:rFonts w:ascii="Times New Roman" w:hAnsi="Times New Roman" w:cs="Times New Roman"/>
          <w:sz w:val="24"/>
          <w:szCs w:val="24"/>
        </w:rPr>
        <w:t xml:space="preserve"> e1001209.</w:t>
      </w:r>
      <w:bookmarkEnd w:id="0"/>
    </w:p>
    <w:p w:rsidR="00F84253" w:rsidRPr="00F84253" w:rsidRDefault="00F84253" w:rsidP="00F84253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F84253">
        <w:rPr>
          <w:rFonts w:ascii="Times New Roman" w:hAnsi="Times New Roman" w:cs="Times New Roman"/>
          <w:sz w:val="24"/>
          <w:szCs w:val="24"/>
        </w:rPr>
        <w:t xml:space="preserve">Jung, W. H., A. Sham, R. White and J. W. Kronstad, 2006 Iron regulation of the major virulence factors in the AIDS-associated pathogen </w:t>
      </w:r>
      <w:r w:rsidRPr="00F84253">
        <w:rPr>
          <w:rFonts w:ascii="Times New Roman" w:hAnsi="Times New Roman" w:cs="Times New Roman"/>
          <w:i/>
          <w:sz w:val="24"/>
          <w:szCs w:val="24"/>
        </w:rPr>
        <w:t>Cryptococcus neoformans</w:t>
      </w:r>
      <w:r w:rsidRPr="00F84253">
        <w:rPr>
          <w:rFonts w:ascii="Times New Roman" w:hAnsi="Times New Roman" w:cs="Times New Roman"/>
          <w:sz w:val="24"/>
          <w:szCs w:val="24"/>
        </w:rPr>
        <w:t>. PLoS Biol 4</w:t>
      </w:r>
      <w:r w:rsidRPr="00F84253">
        <w:rPr>
          <w:rFonts w:ascii="Times New Roman" w:hAnsi="Times New Roman" w:cs="Times New Roman"/>
          <w:b/>
          <w:sz w:val="24"/>
          <w:szCs w:val="24"/>
        </w:rPr>
        <w:t>:</w:t>
      </w:r>
      <w:r w:rsidRPr="00F84253">
        <w:rPr>
          <w:rFonts w:ascii="Times New Roman" w:hAnsi="Times New Roman" w:cs="Times New Roman"/>
          <w:sz w:val="24"/>
          <w:szCs w:val="24"/>
        </w:rPr>
        <w:t xml:space="preserve"> e410.</w:t>
      </w:r>
      <w:bookmarkEnd w:id="2"/>
    </w:p>
    <w:p w:rsidR="00F84253" w:rsidRPr="00F84253" w:rsidRDefault="00F84253" w:rsidP="00F8425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F84253">
        <w:rPr>
          <w:rFonts w:ascii="Times New Roman" w:hAnsi="Times New Roman" w:cs="Times New Roman"/>
          <w:sz w:val="24"/>
          <w:szCs w:val="24"/>
        </w:rPr>
        <w:t xml:space="preserve">Perfect, J., N. Ketabchi, G. Cox, C. Ingram and C. Beiser, 1993 Karyotyping of </w:t>
      </w:r>
      <w:r w:rsidRPr="00F84253">
        <w:rPr>
          <w:rFonts w:ascii="Times New Roman" w:hAnsi="Times New Roman" w:cs="Times New Roman"/>
          <w:i/>
          <w:sz w:val="24"/>
          <w:szCs w:val="24"/>
        </w:rPr>
        <w:t>Cryptococcus neoformans</w:t>
      </w:r>
      <w:r w:rsidRPr="00F84253">
        <w:rPr>
          <w:rFonts w:ascii="Times New Roman" w:hAnsi="Times New Roman" w:cs="Times New Roman"/>
          <w:sz w:val="24"/>
          <w:szCs w:val="24"/>
        </w:rPr>
        <w:t xml:space="preserve"> as an epidemiological tool. Journal of clinical microbiology 31</w:t>
      </w:r>
      <w:r w:rsidRPr="00F84253">
        <w:rPr>
          <w:rFonts w:ascii="Times New Roman" w:hAnsi="Times New Roman" w:cs="Times New Roman"/>
          <w:b/>
          <w:sz w:val="24"/>
          <w:szCs w:val="24"/>
        </w:rPr>
        <w:t>:</w:t>
      </w:r>
      <w:r w:rsidRPr="00F84253">
        <w:rPr>
          <w:rFonts w:ascii="Times New Roman" w:hAnsi="Times New Roman" w:cs="Times New Roman"/>
          <w:sz w:val="24"/>
          <w:szCs w:val="24"/>
        </w:rPr>
        <w:t xml:space="preserve"> 3305-3309.</w:t>
      </w:r>
      <w:bookmarkEnd w:id="3"/>
    </w:p>
    <w:p w:rsidR="00DE47F1" w:rsidRPr="001478A5" w:rsidRDefault="00DE47F1" w:rsidP="00F84253">
      <w:pPr>
        <w:spacing w:line="480" w:lineRule="auto"/>
        <w:rPr>
          <w:rFonts w:ascii="Times New Roman" w:hAnsi="Times New Roman" w:cs="Times New Roman"/>
          <w:sz w:val="22"/>
        </w:rPr>
      </w:pPr>
      <w:r w:rsidRPr="00F8425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E47F1" w:rsidRPr="001478A5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C6A44" w:rsidRDefault="00AC6A44" w:rsidP="00012DA1">
      <w:pPr>
        <w:spacing w:after="0" w:line="240" w:lineRule="auto"/>
      </w:pPr>
      <w:r>
        <w:separator/>
      </w:r>
    </w:p>
  </w:endnote>
  <w:endnote w:type="continuationSeparator" w:id="0">
    <w:p w:rsidR="00AC6A44" w:rsidRDefault="00AC6A44" w:rsidP="00012D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C6A44" w:rsidRDefault="00AC6A44" w:rsidP="00012DA1">
      <w:pPr>
        <w:spacing w:after="0" w:line="240" w:lineRule="auto"/>
      </w:pPr>
      <w:r>
        <w:separator/>
      </w:r>
    </w:p>
  </w:footnote>
  <w:footnote w:type="continuationSeparator" w:id="0">
    <w:p w:rsidR="00AC6A44" w:rsidRDefault="00AC6A44" w:rsidP="00012DA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r50v5w2stzp9ped9vmpsedwstp5s25a5v9f&quot;&gt;ChIP_Seq Cir1 HapX 2019&lt;record-ids&gt;&lt;item&gt;108&lt;/item&gt;&lt;item&gt;109&lt;/item&gt;&lt;/record-ids&gt;&lt;/item&gt;&lt;/Libraries&gt;"/>
  </w:docVars>
  <w:rsids>
    <w:rsidRoot w:val="00DE47F1"/>
    <w:rsid w:val="0000165F"/>
    <w:rsid w:val="0000239E"/>
    <w:rsid w:val="00002751"/>
    <w:rsid w:val="000036A3"/>
    <w:rsid w:val="00004116"/>
    <w:rsid w:val="000044C6"/>
    <w:rsid w:val="0000481D"/>
    <w:rsid w:val="00004D75"/>
    <w:rsid w:val="000054AF"/>
    <w:rsid w:val="0000763C"/>
    <w:rsid w:val="00007F48"/>
    <w:rsid w:val="00011B12"/>
    <w:rsid w:val="00011DF0"/>
    <w:rsid w:val="000120B4"/>
    <w:rsid w:val="00012127"/>
    <w:rsid w:val="00012301"/>
    <w:rsid w:val="00012DA1"/>
    <w:rsid w:val="0001319E"/>
    <w:rsid w:val="000146F1"/>
    <w:rsid w:val="00014782"/>
    <w:rsid w:val="000149DD"/>
    <w:rsid w:val="000153B0"/>
    <w:rsid w:val="00015603"/>
    <w:rsid w:val="00015B9C"/>
    <w:rsid w:val="0001684D"/>
    <w:rsid w:val="00016C4D"/>
    <w:rsid w:val="00020BCB"/>
    <w:rsid w:val="00021EE0"/>
    <w:rsid w:val="0002205D"/>
    <w:rsid w:val="0002404C"/>
    <w:rsid w:val="000241F6"/>
    <w:rsid w:val="00024494"/>
    <w:rsid w:val="00024716"/>
    <w:rsid w:val="00024AAE"/>
    <w:rsid w:val="00024FBD"/>
    <w:rsid w:val="0002675A"/>
    <w:rsid w:val="0002753F"/>
    <w:rsid w:val="00030428"/>
    <w:rsid w:val="000314AC"/>
    <w:rsid w:val="0003204A"/>
    <w:rsid w:val="00032A15"/>
    <w:rsid w:val="000334A8"/>
    <w:rsid w:val="0003486F"/>
    <w:rsid w:val="00034D29"/>
    <w:rsid w:val="0003506A"/>
    <w:rsid w:val="0003697D"/>
    <w:rsid w:val="00037481"/>
    <w:rsid w:val="00040DE9"/>
    <w:rsid w:val="000425D7"/>
    <w:rsid w:val="000426E7"/>
    <w:rsid w:val="0004294A"/>
    <w:rsid w:val="000442B2"/>
    <w:rsid w:val="000449C3"/>
    <w:rsid w:val="000453A1"/>
    <w:rsid w:val="00046271"/>
    <w:rsid w:val="0004639A"/>
    <w:rsid w:val="0004689D"/>
    <w:rsid w:val="000469BF"/>
    <w:rsid w:val="000508BF"/>
    <w:rsid w:val="0005124F"/>
    <w:rsid w:val="00051E55"/>
    <w:rsid w:val="00052342"/>
    <w:rsid w:val="000538AF"/>
    <w:rsid w:val="00053973"/>
    <w:rsid w:val="000545F2"/>
    <w:rsid w:val="0006065D"/>
    <w:rsid w:val="00062853"/>
    <w:rsid w:val="0006363B"/>
    <w:rsid w:val="00064836"/>
    <w:rsid w:val="000656EF"/>
    <w:rsid w:val="00070BB1"/>
    <w:rsid w:val="00071793"/>
    <w:rsid w:val="00071E04"/>
    <w:rsid w:val="00072835"/>
    <w:rsid w:val="00076BF7"/>
    <w:rsid w:val="00077E14"/>
    <w:rsid w:val="000804CE"/>
    <w:rsid w:val="00080E76"/>
    <w:rsid w:val="00080EAD"/>
    <w:rsid w:val="000820A3"/>
    <w:rsid w:val="00082517"/>
    <w:rsid w:val="00082831"/>
    <w:rsid w:val="00083A02"/>
    <w:rsid w:val="00084469"/>
    <w:rsid w:val="000850CE"/>
    <w:rsid w:val="00086BD0"/>
    <w:rsid w:val="00091565"/>
    <w:rsid w:val="000919C3"/>
    <w:rsid w:val="00091AAF"/>
    <w:rsid w:val="00092899"/>
    <w:rsid w:val="000928EE"/>
    <w:rsid w:val="00093642"/>
    <w:rsid w:val="000937CC"/>
    <w:rsid w:val="0009493F"/>
    <w:rsid w:val="00095F89"/>
    <w:rsid w:val="00097937"/>
    <w:rsid w:val="000A04F9"/>
    <w:rsid w:val="000A09AC"/>
    <w:rsid w:val="000A11DC"/>
    <w:rsid w:val="000A1289"/>
    <w:rsid w:val="000A152B"/>
    <w:rsid w:val="000A1A4F"/>
    <w:rsid w:val="000A1AE2"/>
    <w:rsid w:val="000A3665"/>
    <w:rsid w:val="000A3724"/>
    <w:rsid w:val="000A3891"/>
    <w:rsid w:val="000A3BB6"/>
    <w:rsid w:val="000A3EEC"/>
    <w:rsid w:val="000A543B"/>
    <w:rsid w:val="000A5CCE"/>
    <w:rsid w:val="000A6AB8"/>
    <w:rsid w:val="000A76F0"/>
    <w:rsid w:val="000A79CA"/>
    <w:rsid w:val="000A7C83"/>
    <w:rsid w:val="000B03A2"/>
    <w:rsid w:val="000B05CA"/>
    <w:rsid w:val="000B149C"/>
    <w:rsid w:val="000B1D92"/>
    <w:rsid w:val="000B390E"/>
    <w:rsid w:val="000B509D"/>
    <w:rsid w:val="000B5F1A"/>
    <w:rsid w:val="000B6144"/>
    <w:rsid w:val="000B7CCE"/>
    <w:rsid w:val="000C06C1"/>
    <w:rsid w:val="000C35DB"/>
    <w:rsid w:val="000C4C38"/>
    <w:rsid w:val="000C523E"/>
    <w:rsid w:val="000C5482"/>
    <w:rsid w:val="000C72AD"/>
    <w:rsid w:val="000D0E94"/>
    <w:rsid w:val="000D1116"/>
    <w:rsid w:val="000D6B14"/>
    <w:rsid w:val="000E01C7"/>
    <w:rsid w:val="000E028A"/>
    <w:rsid w:val="000E1805"/>
    <w:rsid w:val="000E1DF3"/>
    <w:rsid w:val="000E287E"/>
    <w:rsid w:val="000E3A1A"/>
    <w:rsid w:val="000E3BA0"/>
    <w:rsid w:val="000E4058"/>
    <w:rsid w:val="000E4624"/>
    <w:rsid w:val="000E495B"/>
    <w:rsid w:val="000E4DD0"/>
    <w:rsid w:val="000E541B"/>
    <w:rsid w:val="000E615C"/>
    <w:rsid w:val="000E6B78"/>
    <w:rsid w:val="000E6E74"/>
    <w:rsid w:val="000E71AE"/>
    <w:rsid w:val="000F0306"/>
    <w:rsid w:val="000F04DD"/>
    <w:rsid w:val="000F0CB3"/>
    <w:rsid w:val="000F15DC"/>
    <w:rsid w:val="000F168D"/>
    <w:rsid w:val="000F17C1"/>
    <w:rsid w:val="000F3451"/>
    <w:rsid w:val="000F40B9"/>
    <w:rsid w:val="000F6A4E"/>
    <w:rsid w:val="0010028F"/>
    <w:rsid w:val="001020F4"/>
    <w:rsid w:val="001022BC"/>
    <w:rsid w:val="00103A80"/>
    <w:rsid w:val="00103B5E"/>
    <w:rsid w:val="001044A7"/>
    <w:rsid w:val="00106410"/>
    <w:rsid w:val="0010681A"/>
    <w:rsid w:val="00106C2F"/>
    <w:rsid w:val="00107362"/>
    <w:rsid w:val="0010749C"/>
    <w:rsid w:val="0011147D"/>
    <w:rsid w:val="00112988"/>
    <w:rsid w:val="0011333D"/>
    <w:rsid w:val="00113BBB"/>
    <w:rsid w:val="00113EA7"/>
    <w:rsid w:val="0011446F"/>
    <w:rsid w:val="00114F56"/>
    <w:rsid w:val="00115BAC"/>
    <w:rsid w:val="0012141C"/>
    <w:rsid w:val="00121864"/>
    <w:rsid w:val="00122A23"/>
    <w:rsid w:val="00123332"/>
    <w:rsid w:val="001241CA"/>
    <w:rsid w:val="00124432"/>
    <w:rsid w:val="00124AE8"/>
    <w:rsid w:val="00124BE1"/>
    <w:rsid w:val="001250CC"/>
    <w:rsid w:val="001254BB"/>
    <w:rsid w:val="0012588B"/>
    <w:rsid w:val="00125E08"/>
    <w:rsid w:val="00126A23"/>
    <w:rsid w:val="0012722F"/>
    <w:rsid w:val="001301D2"/>
    <w:rsid w:val="00131828"/>
    <w:rsid w:val="001324E6"/>
    <w:rsid w:val="001324EA"/>
    <w:rsid w:val="00132A34"/>
    <w:rsid w:val="00132F3B"/>
    <w:rsid w:val="001339B9"/>
    <w:rsid w:val="00133E5C"/>
    <w:rsid w:val="00134F62"/>
    <w:rsid w:val="00135587"/>
    <w:rsid w:val="00135C5D"/>
    <w:rsid w:val="001416E9"/>
    <w:rsid w:val="00141AFC"/>
    <w:rsid w:val="001431DA"/>
    <w:rsid w:val="00143598"/>
    <w:rsid w:val="001452A9"/>
    <w:rsid w:val="001462AE"/>
    <w:rsid w:val="001478A5"/>
    <w:rsid w:val="00150090"/>
    <w:rsid w:val="001501DE"/>
    <w:rsid w:val="00151C18"/>
    <w:rsid w:val="00152134"/>
    <w:rsid w:val="00152638"/>
    <w:rsid w:val="00154B1F"/>
    <w:rsid w:val="00156A1A"/>
    <w:rsid w:val="00157203"/>
    <w:rsid w:val="00160933"/>
    <w:rsid w:val="00162488"/>
    <w:rsid w:val="00162DE2"/>
    <w:rsid w:val="0016401B"/>
    <w:rsid w:val="00164656"/>
    <w:rsid w:val="00164AD4"/>
    <w:rsid w:val="00165727"/>
    <w:rsid w:val="00166EC2"/>
    <w:rsid w:val="00167723"/>
    <w:rsid w:val="00167D3E"/>
    <w:rsid w:val="00172CA5"/>
    <w:rsid w:val="001733BC"/>
    <w:rsid w:val="001733F1"/>
    <w:rsid w:val="001748CF"/>
    <w:rsid w:val="00174BB5"/>
    <w:rsid w:val="001765A9"/>
    <w:rsid w:val="00176BBE"/>
    <w:rsid w:val="00176FB0"/>
    <w:rsid w:val="00180A51"/>
    <w:rsid w:val="00182435"/>
    <w:rsid w:val="00182532"/>
    <w:rsid w:val="00183C27"/>
    <w:rsid w:val="00185253"/>
    <w:rsid w:val="00190ED2"/>
    <w:rsid w:val="00190FC8"/>
    <w:rsid w:val="00191DAF"/>
    <w:rsid w:val="001930BC"/>
    <w:rsid w:val="0019315F"/>
    <w:rsid w:val="00193C31"/>
    <w:rsid w:val="0019433B"/>
    <w:rsid w:val="00194454"/>
    <w:rsid w:val="00194533"/>
    <w:rsid w:val="0019591B"/>
    <w:rsid w:val="00195CD0"/>
    <w:rsid w:val="001967BB"/>
    <w:rsid w:val="00196A8D"/>
    <w:rsid w:val="001A1B65"/>
    <w:rsid w:val="001A2744"/>
    <w:rsid w:val="001A2FC2"/>
    <w:rsid w:val="001A3615"/>
    <w:rsid w:val="001A383C"/>
    <w:rsid w:val="001A3B75"/>
    <w:rsid w:val="001A4725"/>
    <w:rsid w:val="001A4961"/>
    <w:rsid w:val="001A4AFF"/>
    <w:rsid w:val="001A4E3E"/>
    <w:rsid w:val="001A5F5B"/>
    <w:rsid w:val="001A7CF3"/>
    <w:rsid w:val="001B152A"/>
    <w:rsid w:val="001B32F3"/>
    <w:rsid w:val="001B3D73"/>
    <w:rsid w:val="001B4852"/>
    <w:rsid w:val="001B6196"/>
    <w:rsid w:val="001B6AFC"/>
    <w:rsid w:val="001B7CF0"/>
    <w:rsid w:val="001C304A"/>
    <w:rsid w:val="001C5511"/>
    <w:rsid w:val="001C5602"/>
    <w:rsid w:val="001C5E0E"/>
    <w:rsid w:val="001C6273"/>
    <w:rsid w:val="001C6B7F"/>
    <w:rsid w:val="001C6D81"/>
    <w:rsid w:val="001C7C9B"/>
    <w:rsid w:val="001D014C"/>
    <w:rsid w:val="001D0178"/>
    <w:rsid w:val="001D1582"/>
    <w:rsid w:val="001D2BC1"/>
    <w:rsid w:val="001D57ED"/>
    <w:rsid w:val="001D61CC"/>
    <w:rsid w:val="001D723A"/>
    <w:rsid w:val="001E04EC"/>
    <w:rsid w:val="001E0C16"/>
    <w:rsid w:val="001E454A"/>
    <w:rsid w:val="001E544E"/>
    <w:rsid w:val="001E640C"/>
    <w:rsid w:val="001E7C4B"/>
    <w:rsid w:val="001F0A9F"/>
    <w:rsid w:val="001F15A3"/>
    <w:rsid w:val="001F1741"/>
    <w:rsid w:val="001F1D9E"/>
    <w:rsid w:val="001F2989"/>
    <w:rsid w:val="001F2D07"/>
    <w:rsid w:val="001F35C5"/>
    <w:rsid w:val="001F4629"/>
    <w:rsid w:val="001F509C"/>
    <w:rsid w:val="001F522D"/>
    <w:rsid w:val="001F606A"/>
    <w:rsid w:val="001F65C4"/>
    <w:rsid w:val="001F6A0B"/>
    <w:rsid w:val="001F6CBE"/>
    <w:rsid w:val="00201476"/>
    <w:rsid w:val="002017D5"/>
    <w:rsid w:val="00203276"/>
    <w:rsid w:val="0020327E"/>
    <w:rsid w:val="0020785D"/>
    <w:rsid w:val="00210F59"/>
    <w:rsid w:val="00212331"/>
    <w:rsid w:val="0021309B"/>
    <w:rsid w:val="002130CB"/>
    <w:rsid w:val="00214CC1"/>
    <w:rsid w:val="00215F63"/>
    <w:rsid w:val="002164E5"/>
    <w:rsid w:val="002171DF"/>
    <w:rsid w:val="002172DC"/>
    <w:rsid w:val="002220E9"/>
    <w:rsid w:val="00222582"/>
    <w:rsid w:val="00223013"/>
    <w:rsid w:val="002238BA"/>
    <w:rsid w:val="0022427B"/>
    <w:rsid w:val="00224830"/>
    <w:rsid w:val="00224975"/>
    <w:rsid w:val="00226363"/>
    <w:rsid w:val="002268EC"/>
    <w:rsid w:val="00227397"/>
    <w:rsid w:val="002305C5"/>
    <w:rsid w:val="00230DB2"/>
    <w:rsid w:val="002328E5"/>
    <w:rsid w:val="00232BD3"/>
    <w:rsid w:val="00233B7B"/>
    <w:rsid w:val="00233EE5"/>
    <w:rsid w:val="0023479D"/>
    <w:rsid w:val="00235565"/>
    <w:rsid w:val="00241537"/>
    <w:rsid w:val="00241A4E"/>
    <w:rsid w:val="0024292C"/>
    <w:rsid w:val="00242A35"/>
    <w:rsid w:val="00242C44"/>
    <w:rsid w:val="00243309"/>
    <w:rsid w:val="00243A36"/>
    <w:rsid w:val="00243AC8"/>
    <w:rsid w:val="0024468F"/>
    <w:rsid w:val="00245EC8"/>
    <w:rsid w:val="0025034D"/>
    <w:rsid w:val="0025034E"/>
    <w:rsid w:val="0025071F"/>
    <w:rsid w:val="0025091E"/>
    <w:rsid w:val="00251900"/>
    <w:rsid w:val="002549A3"/>
    <w:rsid w:val="00255259"/>
    <w:rsid w:val="00255DDB"/>
    <w:rsid w:val="002571C9"/>
    <w:rsid w:val="00257328"/>
    <w:rsid w:val="002603CF"/>
    <w:rsid w:val="00261E48"/>
    <w:rsid w:val="0026303D"/>
    <w:rsid w:val="00265161"/>
    <w:rsid w:val="002656B5"/>
    <w:rsid w:val="0026645B"/>
    <w:rsid w:val="002664A1"/>
    <w:rsid w:val="00266E56"/>
    <w:rsid w:val="00267952"/>
    <w:rsid w:val="00267B21"/>
    <w:rsid w:val="002702BB"/>
    <w:rsid w:val="0027079A"/>
    <w:rsid w:val="002711B7"/>
    <w:rsid w:val="002730BD"/>
    <w:rsid w:val="002777A3"/>
    <w:rsid w:val="00280500"/>
    <w:rsid w:val="00280CD8"/>
    <w:rsid w:val="00281143"/>
    <w:rsid w:val="0028128D"/>
    <w:rsid w:val="00281A26"/>
    <w:rsid w:val="00283854"/>
    <w:rsid w:val="0028397E"/>
    <w:rsid w:val="00284246"/>
    <w:rsid w:val="002850AC"/>
    <w:rsid w:val="0028517C"/>
    <w:rsid w:val="00285313"/>
    <w:rsid w:val="002856B3"/>
    <w:rsid w:val="002907F5"/>
    <w:rsid w:val="00290A64"/>
    <w:rsid w:val="002912B1"/>
    <w:rsid w:val="0029170F"/>
    <w:rsid w:val="00291725"/>
    <w:rsid w:val="00291D3C"/>
    <w:rsid w:val="0029226E"/>
    <w:rsid w:val="00293650"/>
    <w:rsid w:val="00293CB7"/>
    <w:rsid w:val="00294631"/>
    <w:rsid w:val="00295282"/>
    <w:rsid w:val="002A2B92"/>
    <w:rsid w:val="002A2C33"/>
    <w:rsid w:val="002A2E42"/>
    <w:rsid w:val="002A34A1"/>
    <w:rsid w:val="002A3F2E"/>
    <w:rsid w:val="002A43D9"/>
    <w:rsid w:val="002A4732"/>
    <w:rsid w:val="002A4AB2"/>
    <w:rsid w:val="002A4DAC"/>
    <w:rsid w:val="002A6789"/>
    <w:rsid w:val="002B08E5"/>
    <w:rsid w:val="002B377D"/>
    <w:rsid w:val="002B38DF"/>
    <w:rsid w:val="002B396A"/>
    <w:rsid w:val="002B3C9E"/>
    <w:rsid w:val="002B422D"/>
    <w:rsid w:val="002B525B"/>
    <w:rsid w:val="002B56F8"/>
    <w:rsid w:val="002B5FBE"/>
    <w:rsid w:val="002C3E5D"/>
    <w:rsid w:val="002C4452"/>
    <w:rsid w:val="002C49B9"/>
    <w:rsid w:val="002C49F1"/>
    <w:rsid w:val="002D094F"/>
    <w:rsid w:val="002D2456"/>
    <w:rsid w:val="002D2DF1"/>
    <w:rsid w:val="002D3CA3"/>
    <w:rsid w:val="002D5E67"/>
    <w:rsid w:val="002E063E"/>
    <w:rsid w:val="002E14BF"/>
    <w:rsid w:val="002E1F4D"/>
    <w:rsid w:val="002E212C"/>
    <w:rsid w:val="002E21C7"/>
    <w:rsid w:val="002E2F1C"/>
    <w:rsid w:val="002E35C7"/>
    <w:rsid w:val="002E3B1A"/>
    <w:rsid w:val="002E4BF7"/>
    <w:rsid w:val="002E5284"/>
    <w:rsid w:val="002E52D0"/>
    <w:rsid w:val="002E597B"/>
    <w:rsid w:val="002E5A2D"/>
    <w:rsid w:val="002E5C4A"/>
    <w:rsid w:val="002E64D7"/>
    <w:rsid w:val="002E7197"/>
    <w:rsid w:val="002E77B7"/>
    <w:rsid w:val="002F00F0"/>
    <w:rsid w:val="002F0221"/>
    <w:rsid w:val="002F0732"/>
    <w:rsid w:val="002F2929"/>
    <w:rsid w:val="002F4A3F"/>
    <w:rsid w:val="002F550B"/>
    <w:rsid w:val="002F5812"/>
    <w:rsid w:val="002F596D"/>
    <w:rsid w:val="002F5C7C"/>
    <w:rsid w:val="002F5EAD"/>
    <w:rsid w:val="002F627B"/>
    <w:rsid w:val="002F75B6"/>
    <w:rsid w:val="00300D14"/>
    <w:rsid w:val="0030384E"/>
    <w:rsid w:val="003054F9"/>
    <w:rsid w:val="00305A0F"/>
    <w:rsid w:val="00305B3A"/>
    <w:rsid w:val="003061BD"/>
    <w:rsid w:val="0030654D"/>
    <w:rsid w:val="00310278"/>
    <w:rsid w:val="0031069F"/>
    <w:rsid w:val="0031188C"/>
    <w:rsid w:val="00311A51"/>
    <w:rsid w:val="003139C0"/>
    <w:rsid w:val="00313D84"/>
    <w:rsid w:val="00314A0D"/>
    <w:rsid w:val="00314A11"/>
    <w:rsid w:val="00315EB7"/>
    <w:rsid w:val="00316394"/>
    <w:rsid w:val="003179D3"/>
    <w:rsid w:val="0032048A"/>
    <w:rsid w:val="003208E2"/>
    <w:rsid w:val="00321F0B"/>
    <w:rsid w:val="003224EA"/>
    <w:rsid w:val="00324535"/>
    <w:rsid w:val="0032470F"/>
    <w:rsid w:val="0032602D"/>
    <w:rsid w:val="0032668D"/>
    <w:rsid w:val="00326A60"/>
    <w:rsid w:val="00327383"/>
    <w:rsid w:val="00327E67"/>
    <w:rsid w:val="003313C7"/>
    <w:rsid w:val="0033418E"/>
    <w:rsid w:val="0033495E"/>
    <w:rsid w:val="00334C7A"/>
    <w:rsid w:val="00336976"/>
    <w:rsid w:val="003377C9"/>
    <w:rsid w:val="00340825"/>
    <w:rsid w:val="003411A3"/>
    <w:rsid w:val="003412FA"/>
    <w:rsid w:val="00342251"/>
    <w:rsid w:val="00342258"/>
    <w:rsid w:val="0034279C"/>
    <w:rsid w:val="00342F28"/>
    <w:rsid w:val="00343E7C"/>
    <w:rsid w:val="00344F4A"/>
    <w:rsid w:val="00346419"/>
    <w:rsid w:val="003464F6"/>
    <w:rsid w:val="0034675E"/>
    <w:rsid w:val="00347153"/>
    <w:rsid w:val="00347178"/>
    <w:rsid w:val="00350944"/>
    <w:rsid w:val="00351C58"/>
    <w:rsid w:val="00353CDB"/>
    <w:rsid w:val="00353FAB"/>
    <w:rsid w:val="00356389"/>
    <w:rsid w:val="00356539"/>
    <w:rsid w:val="00356FF4"/>
    <w:rsid w:val="00357094"/>
    <w:rsid w:val="003605F0"/>
    <w:rsid w:val="00361D5D"/>
    <w:rsid w:val="00362591"/>
    <w:rsid w:val="0036263F"/>
    <w:rsid w:val="00363E2F"/>
    <w:rsid w:val="00363ED2"/>
    <w:rsid w:val="00363F08"/>
    <w:rsid w:val="00365D97"/>
    <w:rsid w:val="00365F70"/>
    <w:rsid w:val="003666CD"/>
    <w:rsid w:val="00366E9A"/>
    <w:rsid w:val="003673FF"/>
    <w:rsid w:val="00370363"/>
    <w:rsid w:val="00371050"/>
    <w:rsid w:val="00371507"/>
    <w:rsid w:val="00371800"/>
    <w:rsid w:val="00372034"/>
    <w:rsid w:val="00372056"/>
    <w:rsid w:val="00373127"/>
    <w:rsid w:val="003734D4"/>
    <w:rsid w:val="003735BA"/>
    <w:rsid w:val="00373D32"/>
    <w:rsid w:val="00373FD6"/>
    <w:rsid w:val="003744BC"/>
    <w:rsid w:val="0037457F"/>
    <w:rsid w:val="00374B5E"/>
    <w:rsid w:val="003751D0"/>
    <w:rsid w:val="003760BB"/>
    <w:rsid w:val="00376B1C"/>
    <w:rsid w:val="00377772"/>
    <w:rsid w:val="00377FF9"/>
    <w:rsid w:val="00380AE9"/>
    <w:rsid w:val="003835A1"/>
    <w:rsid w:val="00383757"/>
    <w:rsid w:val="003850F9"/>
    <w:rsid w:val="003877F5"/>
    <w:rsid w:val="00390289"/>
    <w:rsid w:val="003925CF"/>
    <w:rsid w:val="00393B53"/>
    <w:rsid w:val="00393DCA"/>
    <w:rsid w:val="00394596"/>
    <w:rsid w:val="003A0255"/>
    <w:rsid w:val="003A0D4F"/>
    <w:rsid w:val="003A2BED"/>
    <w:rsid w:val="003A33B6"/>
    <w:rsid w:val="003A38C4"/>
    <w:rsid w:val="003A47A5"/>
    <w:rsid w:val="003A4BAD"/>
    <w:rsid w:val="003A5030"/>
    <w:rsid w:val="003A53A3"/>
    <w:rsid w:val="003A5BF1"/>
    <w:rsid w:val="003A6ADF"/>
    <w:rsid w:val="003A7078"/>
    <w:rsid w:val="003A726A"/>
    <w:rsid w:val="003A7FDD"/>
    <w:rsid w:val="003B0F23"/>
    <w:rsid w:val="003B1496"/>
    <w:rsid w:val="003B1A84"/>
    <w:rsid w:val="003B1B2A"/>
    <w:rsid w:val="003B5380"/>
    <w:rsid w:val="003B59C1"/>
    <w:rsid w:val="003B5DD1"/>
    <w:rsid w:val="003B5E15"/>
    <w:rsid w:val="003B6211"/>
    <w:rsid w:val="003B6680"/>
    <w:rsid w:val="003B683B"/>
    <w:rsid w:val="003B6A78"/>
    <w:rsid w:val="003B73E5"/>
    <w:rsid w:val="003B7423"/>
    <w:rsid w:val="003C043F"/>
    <w:rsid w:val="003C0CB4"/>
    <w:rsid w:val="003C1F34"/>
    <w:rsid w:val="003C29A9"/>
    <w:rsid w:val="003C3C2E"/>
    <w:rsid w:val="003C3E1D"/>
    <w:rsid w:val="003C3EB8"/>
    <w:rsid w:val="003C4645"/>
    <w:rsid w:val="003D26DE"/>
    <w:rsid w:val="003D2EFE"/>
    <w:rsid w:val="003D30DD"/>
    <w:rsid w:val="003D3740"/>
    <w:rsid w:val="003D3ED2"/>
    <w:rsid w:val="003D4C30"/>
    <w:rsid w:val="003D58B7"/>
    <w:rsid w:val="003D6383"/>
    <w:rsid w:val="003D7E5B"/>
    <w:rsid w:val="003E0031"/>
    <w:rsid w:val="003E0DA6"/>
    <w:rsid w:val="003E2071"/>
    <w:rsid w:val="003E3368"/>
    <w:rsid w:val="003E4746"/>
    <w:rsid w:val="003F03C4"/>
    <w:rsid w:val="003F08F5"/>
    <w:rsid w:val="003F10AF"/>
    <w:rsid w:val="003F1636"/>
    <w:rsid w:val="003F203A"/>
    <w:rsid w:val="003F2147"/>
    <w:rsid w:val="003F2A14"/>
    <w:rsid w:val="003F3AEF"/>
    <w:rsid w:val="003F54EE"/>
    <w:rsid w:val="003F5AC8"/>
    <w:rsid w:val="00400B8C"/>
    <w:rsid w:val="0040199D"/>
    <w:rsid w:val="004020B7"/>
    <w:rsid w:val="00403731"/>
    <w:rsid w:val="004041DC"/>
    <w:rsid w:val="00404C5A"/>
    <w:rsid w:val="00404D81"/>
    <w:rsid w:val="00405292"/>
    <w:rsid w:val="00405713"/>
    <w:rsid w:val="00406755"/>
    <w:rsid w:val="00407534"/>
    <w:rsid w:val="00407D8F"/>
    <w:rsid w:val="00410019"/>
    <w:rsid w:val="00410A34"/>
    <w:rsid w:val="00411BC8"/>
    <w:rsid w:val="00411CA3"/>
    <w:rsid w:val="00412E1A"/>
    <w:rsid w:val="004145B5"/>
    <w:rsid w:val="00414A75"/>
    <w:rsid w:val="00414C48"/>
    <w:rsid w:val="00414EC0"/>
    <w:rsid w:val="004155F6"/>
    <w:rsid w:val="00415DD1"/>
    <w:rsid w:val="0041603B"/>
    <w:rsid w:val="00416A5E"/>
    <w:rsid w:val="00421E6B"/>
    <w:rsid w:val="0042226C"/>
    <w:rsid w:val="004225C1"/>
    <w:rsid w:val="00422F58"/>
    <w:rsid w:val="0042355A"/>
    <w:rsid w:val="00424227"/>
    <w:rsid w:val="00424ACC"/>
    <w:rsid w:val="004254E8"/>
    <w:rsid w:val="00425F9C"/>
    <w:rsid w:val="00427963"/>
    <w:rsid w:val="00427C53"/>
    <w:rsid w:val="00427D8D"/>
    <w:rsid w:val="0043114B"/>
    <w:rsid w:val="00432C80"/>
    <w:rsid w:val="00433052"/>
    <w:rsid w:val="00433063"/>
    <w:rsid w:val="00433410"/>
    <w:rsid w:val="00433613"/>
    <w:rsid w:val="0043386A"/>
    <w:rsid w:val="004356D1"/>
    <w:rsid w:val="0043694B"/>
    <w:rsid w:val="004369B9"/>
    <w:rsid w:val="00437BD5"/>
    <w:rsid w:val="0044136A"/>
    <w:rsid w:val="00441374"/>
    <w:rsid w:val="00442390"/>
    <w:rsid w:val="00443ED2"/>
    <w:rsid w:val="00445266"/>
    <w:rsid w:val="004456EF"/>
    <w:rsid w:val="0044672E"/>
    <w:rsid w:val="00446C97"/>
    <w:rsid w:val="00447237"/>
    <w:rsid w:val="00447B7C"/>
    <w:rsid w:val="0045406C"/>
    <w:rsid w:val="0045409B"/>
    <w:rsid w:val="0045470D"/>
    <w:rsid w:val="00454FFE"/>
    <w:rsid w:val="00455596"/>
    <w:rsid w:val="00455EE0"/>
    <w:rsid w:val="00457637"/>
    <w:rsid w:val="0045795D"/>
    <w:rsid w:val="004604D4"/>
    <w:rsid w:val="00463435"/>
    <w:rsid w:val="004648A7"/>
    <w:rsid w:val="00466075"/>
    <w:rsid w:val="004663B3"/>
    <w:rsid w:val="00467D21"/>
    <w:rsid w:val="00467D79"/>
    <w:rsid w:val="004715B3"/>
    <w:rsid w:val="00472EBF"/>
    <w:rsid w:val="004739FE"/>
    <w:rsid w:val="00473AA5"/>
    <w:rsid w:val="0047451F"/>
    <w:rsid w:val="0047679D"/>
    <w:rsid w:val="00476981"/>
    <w:rsid w:val="00476AA8"/>
    <w:rsid w:val="00476FFA"/>
    <w:rsid w:val="004779BF"/>
    <w:rsid w:val="00480760"/>
    <w:rsid w:val="00480B71"/>
    <w:rsid w:val="00481464"/>
    <w:rsid w:val="00481597"/>
    <w:rsid w:val="00484AF3"/>
    <w:rsid w:val="00486319"/>
    <w:rsid w:val="004870A5"/>
    <w:rsid w:val="00491167"/>
    <w:rsid w:val="004917B5"/>
    <w:rsid w:val="00491E74"/>
    <w:rsid w:val="00492A11"/>
    <w:rsid w:val="0049349F"/>
    <w:rsid w:val="00496C1F"/>
    <w:rsid w:val="00496DE9"/>
    <w:rsid w:val="00497174"/>
    <w:rsid w:val="00497877"/>
    <w:rsid w:val="004A1FC8"/>
    <w:rsid w:val="004A29EA"/>
    <w:rsid w:val="004A2D72"/>
    <w:rsid w:val="004A3FEE"/>
    <w:rsid w:val="004A58AA"/>
    <w:rsid w:val="004B1BCB"/>
    <w:rsid w:val="004B2485"/>
    <w:rsid w:val="004B27C0"/>
    <w:rsid w:val="004B2B83"/>
    <w:rsid w:val="004B30B3"/>
    <w:rsid w:val="004B395D"/>
    <w:rsid w:val="004B40A0"/>
    <w:rsid w:val="004B5D8E"/>
    <w:rsid w:val="004B73BC"/>
    <w:rsid w:val="004B77F6"/>
    <w:rsid w:val="004C06CF"/>
    <w:rsid w:val="004C1391"/>
    <w:rsid w:val="004C1EDD"/>
    <w:rsid w:val="004C31E5"/>
    <w:rsid w:val="004C3B49"/>
    <w:rsid w:val="004C45D5"/>
    <w:rsid w:val="004C5B68"/>
    <w:rsid w:val="004C6299"/>
    <w:rsid w:val="004C69DE"/>
    <w:rsid w:val="004C6D51"/>
    <w:rsid w:val="004C711E"/>
    <w:rsid w:val="004C7763"/>
    <w:rsid w:val="004D0299"/>
    <w:rsid w:val="004D1190"/>
    <w:rsid w:val="004D1AF1"/>
    <w:rsid w:val="004D1FCF"/>
    <w:rsid w:val="004D2571"/>
    <w:rsid w:val="004D3A34"/>
    <w:rsid w:val="004D42C7"/>
    <w:rsid w:val="004D5DDB"/>
    <w:rsid w:val="004D7FF0"/>
    <w:rsid w:val="004E0306"/>
    <w:rsid w:val="004E123F"/>
    <w:rsid w:val="004E30BD"/>
    <w:rsid w:val="004E4F35"/>
    <w:rsid w:val="004F141F"/>
    <w:rsid w:val="004F1CDE"/>
    <w:rsid w:val="004F22CC"/>
    <w:rsid w:val="004F31E1"/>
    <w:rsid w:val="004F33B9"/>
    <w:rsid w:val="004F4EDC"/>
    <w:rsid w:val="004F5EED"/>
    <w:rsid w:val="004F66A2"/>
    <w:rsid w:val="00501A83"/>
    <w:rsid w:val="00501C39"/>
    <w:rsid w:val="00501D41"/>
    <w:rsid w:val="00502570"/>
    <w:rsid w:val="00504001"/>
    <w:rsid w:val="005054E9"/>
    <w:rsid w:val="00505E3D"/>
    <w:rsid w:val="00506DD2"/>
    <w:rsid w:val="00507297"/>
    <w:rsid w:val="0051139B"/>
    <w:rsid w:val="00511C72"/>
    <w:rsid w:val="00512FDC"/>
    <w:rsid w:val="00513030"/>
    <w:rsid w:val="00513AAE"/>
    <w:rsid w:val="00513ADB"/>
    <w:rsid w:val="00514A3F"/>
    <w:rsid w:val="00515029"/>
    <w:rsid w:val="005167E6"/>
    <w:rsid w:val="00517D9E"/>
    <w:rsid w:val="00517FB4"/>
    <w:rsid w:val="005205F7"/>
    <w:rsid w:val="00520635"/>
    <w:rsid w:val="005219AE"/>
    <w:rsid w:val="005225E4"/>
    <w:rsid w:val="0052462E"/>
    <w:rsid w:val="00524749"/>
    <w:rsid w:val="00524BB4"/>
    <w:rsid w:val="00525271"/>
    <w:rsid w:val="005258B5"/>
    <w:rsid w:val="0052608B"/>
    <w:rsid w:val="005278B5"/>
    <w:rsid w:val="005278FC"/>
    <w:rsid w:val="00530743"/>
    <w:rsid w:val="00530C9E"/>
    <w:rsid w:val="005311E0"/>
    <w:rsid w:val="00531AE2"/>
    <w:rsid w:val="00531DA0"/>
    <w:rsid w:val="00532A99"/>
    <w:rsid w:val="005330D9"/>
    <w:rsid w:val="0053408B"/>
    <w:rsid w:val="005355E1"/>
    <w:rsid w:val="005359E5"/>
    <w:rsid w:val="00537362"/>
    <w:rsid w:val="00540318"/>
    <w:rsid w:val="005404CF"/>
    <w:rsid w:val="005406D0"/>
    <w:rsid w:val="00540ADD"/>
    <w:rsid w:val="00540C6D"/>
    <w:rsid w:val="00541259"/>
    <w:rsid w:val="00544952"/>
    <w:rsid w:val="00544FD2"/>
    <w:rsid w:val="0054542E"/>
    <w:rsid w:val="00551FFC"/>
    <w:rsid w:val="005520B3"/>
    <w:rsid w:val="00552A7F"/>
    <w:rsid w:val="00554BA5"/>
    <w:rsid w:val="00556D0D"/>
    <w:rsid w:val="0056162D"/>
    <w:rsid w:val="00563B9F"/>
    <w:rsid w:val="00564C9A"/>
    <w:rsid w:val="00564CEA"/>
    <w:rsid w:val="0056562E"/>
    <w:rsid w:val="005664CA"/>
    <w:rsid w:val="005667A0"/>
    <w:rsid w:val="005668B0"/>
    <w:rsid w:val="00567C25"/>
    <w:rsid w:val="00570734"/>
    <w:rsid w:val="00570DCB"/>
    <w:rsid w:val="00571454"/>
    <w:rsid w:val="00571D66"/>
    <w:rsid w:val="00571E2C"/>
    <w:rsid w:val="0057284B"/>
    <w:rsid w:val="0057321A"/>
    <w:rsid w:val="00573E12"/>
    <w:rsid w:val="00574FB5"/>
    <w:rsid w:val="0057563A"/>
    <w:rsid w:val="00576EA1"/>
    <w:rsid w:val="00577965"/>
    <w:rsid w:val="00577DB9"/>
    <w:rsid w:val="0058093C"/>
    <w:rsid w:val="005809D4"/>
    <w:rsid w:val="00581041"/>
    <w:rsid w:val="00582ACE"/>
    <w:rsid w:val="00582C87"/>
    <w:rsid w:val="00583CFD"/>
    <w:rsid w:val="00587004"/>
    <w:rsid w:val="00590001"/>
    <w:rsid w:val="00590663"/>
    <w:rsid w:val="00590DBA"/>
    <w:rsid w:val="00590EB4"/>
    <w:rsid w:val="00591D48"/>
    <w:rsid w:val="00591D49"/>
    <w:rsid w:val="00591FA1"/>
    <w:rsid w:val="005922D7"/>
    <w:rsid w:val="00592989"/>
    <w:rsid w:val="00592F7D"/>
    <w:rsid w:val="00592FF8"/>
    <w:rsid w:val="005933D5"/>
    <w:rsid w:val="0059425B"/>
    <w:rsid w:val="00594414"/>
    <w:rsid w:val="00594E03"/>
    <w:rsid w:val="00595F55"/>
    <w:rsid w:val="00596ADB"/>
    <w:rsid w:val="005A162F"/>
    <w:rsid w:val="005A16F4"/>
    <w:rsid w:val="005A354F"/>
    <w:rsid w:val="005A399C"/>
    <w:rsid w:val="005A48A9"/>
    <w:rsid w:val="005A4936"/>
    <w:rsid w:val="005A4A22"/>
    <w:rsid w:val="005A4FED"/>
    <w:rsid w:val="005A5EF1"/>
    <w:rsid w:val="005A6828"/>
    <w:rsid w:val="005A6A09"/>
    <w:rsid w:val="005A72D5"/>
    <w:rsid w:val="005B03AD"/>
    <w:rsid w:val="005B3216"/>
    <w:rsid w:val="005B3CF4"/>
    <w:rsid w:val="005B4BDE"/>
    <w:rsid w:val="005B4C31"/>
    <w:rsid w:val="005B4E39"/>
    <w:rsid w:val="005B5B25"/>
    <w:rsid w:val="005B5E8C"/>
    <w:rsid w:val="005B5F03"/>
    <w:rsid w:val="005B792D"/>
    <w:rsid w:val="005B7DD5"/>
    <w:rsid w:val="005C0104"/>
    <w:rsid w:val="005C06E0"/>
    <w:rsid w:val="005C0C94"/>
    <w:rsid w:val="005C1107"/>
    <w:rsid w:val="005C1DAD"/>
    <w:rsid w:val="005C2658"/>
    <w:rsid w:val="005C28BC"/>
    <w:rsid w:val="005C4A68"/>
    <w:rsid w:val="005C61AD"/>
    <w:rsid w:val="005C6998"/>
    <w:rsid w:val="005C6F50"/>
    <w:rsid w:val="005C789F"/>
    <w:rsid w:val="005D1987"/>
    <w:rsid w:val="005D4045"/>
    <w:rsid w:val="005D5BEA"/>
    <w:rsid w:val="005D5EB8"/>
    <w:rsid w:val="005E0018"/>
    <w:rsid w:val="005E16CC"/>
    <w:rsid w:val="005E174C"/>
    <w:rsid w:val="005E2753"/>
    <w:rsid w:val="005E2DA3"/>
    <w:rsid w:val="005E3E85"/>
    <w:rsid w:val="005E5104"/>
    <w:rsid w:val="005E7D91"/>
    <w:rsid w:val="005F100E"/>
    <w:rsid w:val="005F1C0A"/>
    <w:rsid w:val="005F1EC7"/>
    <w:rsid w:val="005F2D66"/>
    <w:rsid w:val="005F3E8B"/>
    <w:rsid w:val="005F5448"/>
    <w:rsid w:val="0060245A"/>
    <w:rsid w:val="00602C97"/>
    <w:rsid w:val="006030CE"/>
    <w:rsid w:val="006037F2"/>
    <w:rsid w:val="006043E3"/>
    <w:rsid w:val="0060449A"/>
    <w:rsid w:val="006049A5"/>
    <w:rsid w:val="00605379"/>
    <w:rsid w:val="0060567B"/>
    <w:rsid w:val="00605C76"/>
    <w:rsid w:val="0060615D"/>
    <w:rsid w:val="00606692"/>
    <w:rsid w:val="00607A84"/>
    <w:rsid w:val="00611243"/>
    <w:rsid w:val="006112A0"/>
    <w:rsid w:val="00612599"/>
    <w:rsid w:val="00612771"/>
    <w:rsid w:val="00613BC2"/>
    <w:rsid w:val="00614644"/>
    <w:rsid w:val="00614EA8"/>
    <w:rsid w:val="00617E24"/>
    <w:rsid w:val="00620337"/>
    <w:rsid w:val="006206AA"/>
    <w:rsid w:val="00621C91"/>
    <w:rsid w:val="00622593"/>
    <w:rsid w:val="0062322A"/>
    <w:rsid w:val="00624D89"/>
    <w:rsid w:val="006264B6"/>
    <w:rsid w:val="006267A9"/>
    <w:rsid w:val="0063106C"/>
    <w:rsid w:val="00631292"/>
    <w:rsid w:val="00631B16"/>
    <w:rsid w:val="006334DE"/>
    <w:rsid w:val="00633FDF"/>
    <w:rsid w:val="0063477D"/>
    <w:rsid w:val="00640588"/>
    <w:rsid w:val="00641021"/>
    <w:rsid w:val="0064172C"/>
    <w:rsid w:val="00641739"/>
    <w:rsid w:val="006422C1"/>
    <w:rsid w:val="0064262A"/>
    <w:rsid w:val="00643549"/>
    <w:rsid w:val="0064362B"/>
    <w:rsid w:val="00643853"/>
    <w:rsid w:val="0064469D"/>
    <w:rsid w:val="006447B0"/>
    <w:rsid w:val="006474BF"/>
    <w:rsid w:val="006507F9"/>
    <w:rsid w:val="00650A40"/>
    <w:rsid w:val="00650E61"/>
    <w:rsid w:val="00652107"/>
    <w:rsid w:val="0065248E"/>
    <w:rsid w:val="0065323E"/>
    <w:rsid w:val="0065366E"/>
    <w:rsid w:val="00654BAB"/>
    <w:rsid w:val="00655AC1"/>
    <w:rsid w:val="00655DA0"/>
    <w:rsid w:val="0065696A"/>
    <w:rsid w:val="00656E19"/>
    <w:rsid w:val="00656F82"/>
    <w:rsid w:val="0065782D"/>
    <w:rsid w:val="00657B35"/>
    <w:rsid w:val="00660994"/>
    <w:rsid w:val="00660E0A"/>
    <w:rsid w:val="00661DA9"/>
    <w:rsid w:val="00661E68"/>
    <w:rsid w:val="00661F2A"/>
    <w:rsid w:val="0066336C"/>
    <w:rsid w:val="00663B09"/>
    <w:rsid w:val="00663FAD"/>
    <w:rsid w:val="006654CF"/>
    <w:rsid w:val="006668AE"/>
    <w:rsid w:val="00666BDF"/>
    <w:rsid w:val="00667157"/>
    <w:rsid w:val="00667543"/>
    <w:rsid w:val="00667C69"/>
    <w:rsid w:val="00667E34"/>
    <w:rsid w:val="0067024B"/>
    <w:rsid w:val="00670A3B"/>
    <w:rsid w:val="00671101"/>
    <w:rsid w:val="00671391"/>
    <w:rsid w:val="006732EA"/>
    <w:rsid w:val="006740F3"/>
    <w:rsid w:val="00674EDD"/>
    <w:rsid w:val="0067529C"/>
    <w:rsid w:val="00680A48"/>
    <w:rsid w:val="00681ABE"/>
    <w:rsid w:val="0068268C"/>
    <w:rsid w:val="00682EC9"/>
    <w:rsid w:val="00683309"/>
    <w:rsid w:val="00684EE9"/>
    <w:rsid w:val="006851CE"/>
    <w:rsid w:val="00685FCE"/>
    <w:rsid w:val="006863D0"/>
    <w:rsid w:val="00686F35"/>
    <w:rsid w:val="00687587"/>
    <w:rsid w:val="00687AC2"/>
    <w:rsid w:val="0069055D"/>
    <w:rsid w:val="00690871"/>
    <w:rsid w:val="006911CA"/>
    <w:rsid w:val="006915AD"/>
    <w:rsid w:val="0069347F"/>
    <w:rsid w:val="006936B8"/>
    <w:rsid w:val="006936FD"/>
    <w:rsid w:val="0069502D"/>
    <w:rsid w:val="00695636"/>
    <w:rsid w:val="006956CD"/>
    <w:rsid w:val="00696696"/>
    <w:rsid w:val="00696C3C"/>
    <w:rsid w:val="0069767E"/>
    <w:rsid w:val="00697E95"/>
    <w:rsid w:val="006A0D2D"/>
    <w:rsid w:val="006A1325"/>
    <w:rsid w:val="006A1A13"/>
    <w:rsid w:val="006A2462"/>
    <w:rsid w:val="006A36A0"/>
    <w:rsid w:val="006A5223"/>
    <w:rsid w:val="006A5279"/>
    <w:rsid w:val="006A556B"/>
    <w:rsid w:val="006A5E30"/>
    <w:rsid w:val="006A72A2"/>
    <w:rsid w:val="006A774B"/>
    <w:rsid w:val="006B0064"/>
    <w:rsid w:val="006B0259"/>
    <w:rsid w:val="006B15B8"/>
    <w:rsid w:val="006B1937"/>
    <w:rsid w:val="006B214F"/>
    <w:rsid w:val="006B228D"/>
    <w:rsid w:val="006B2821"/>
    <w:rsid w:val="006B2C54"/>
    <w:rsid w:val="006B409B"/>
    <w:rsid w:val="006B591A"/>
    <w:rsid w:val="006B65F9"/>
    <w:rsid w:val="006B6DFA"/>
    <w:rsid w:val="006C020A"/>
    <w:rsid w:val="006C031A"/>
    <w:rsid w:val="006C258B"/>
    <w:rsid w:val="006C3510"/>
    <w:rsid w:val="006C4102"/>
    <w:rsid w:val="006C431F"/>
    <w:rsid w:val="006C5524"/>
    <w:rsid w:val="006C6166"/>
    <w:rsid w:val="006C672B"/>
    <w:rsid w:val="006C74D0"/>
    <w:rsid w:val="006C7B77"/>
    <w:rsid w:val="006C7FF6"/>
    <w:rsid w:val="006D1FFC"/>
    <w:rsid w:val="006D2827"/>
    <w:rsid w:val="006D51B9"/>
    <w:rsid w:val="006E01E3"/>
    <w:rsid w:val="006E11D0"/>
    <w:rsid w:val="006E1F1B"/>
    <w:rsid w:val="006E3335"/>
    <w:rsid w:val="006E3577"/>
    <w:rsid w:val="006E5B4F"/>
    <w:rsid w:val="006E7C73"/>
    <w:rsid w:val="006F064D"/>
    <w:rsid w:val="006F1488"/>
    <w:rsid w:val="006F1BA9"/>
    <w:rsid w:val="006F350D"/>
    <w:rsid w:val="006F4016"/>
    <w:rsid w:val="006F450D"/>
    <w:rsid w:val="006F5263"/>
    <w:rsid w:val="006F6092"/>
    <w:rsid w:val="006F63CF"/>
    <w:rsid w:val="006F6D80"/>
    <w:rsid w:val="006F76A5"/>
    <w:rsid w:val="00700BB8"/>
    <w:rsid w:val="00702F20"/>
    <w:rsid w:val="007030EC"/>
    <w:rsid w:val="00703145"/>
    <w:rsid w:val="00703F0C"/>
    <w:rsid w:val="00704A94"/>
    <w:rsid w:val="00705AA1"/>
    <w:rsid w:val="007076CF"/>
    <w:rsid w:val="00711661"/>
    <w:rsid w:val="007117DF"/>
    <w:rsid w:val="00711E95"/>
    <w:rsid w:val="007123CB"/>
    <w:rsid w:val="00712557"/>
    <w:rsid w:val="0071358C"/>
    <w:rsid w:val="00713DF7"/>
    <w:rsid w:val="0071426E"/>
    <w:rsid w:val="00716447"/>
    <w:rsid w:val="0071664B"/>
    <w:rsid w:val="00716B92"/>
    <w:rsid w:val="00716F58"/>
    <w:rsid w:val="00721C16"/>
    <w:rsid w:val="00722036"/>
    <w:rsid w:val="00723542"/>
    <w:rsid w:val="00723BBB"/>
    <w:rsid w:val="00723F8C"/>
    <w:rsid w:val="00724DA5"/>
    <w:rsid w:val="00725288"/>
    <w:rsid w:val="00725A41"/>
    <w:rsid w:val="00726263"/>
    <w:rsid w:val="007265CF"/>
    <w:rsid w:val="00726622"/>
    <w:rsid w:val="00726CCB"/>
    <w:rsid w:val="0073030D"/>
    <w:rsid w:val="00730353"/>
    <w:rsid w:val="00732343"/>
    <w:rsid w:val="0073461E"/>
    <w:rsid w:val="00736992"/>
    <w:rsid w:val="0074018A"/>
    <w:rsid w:val="0074088C"/>
    <w:rsid w:val="00740B81"/>
    <w:rsid w:val="00740C70"/>
    <w:rsid w:val="00742599"/>
    <w:rsid w:val="00742DBD"/>
    <w:rsid w:val="0074307F"/>
    <w:rsid w:val="00743203"/>
    <w:rsid w:val="00743CA1"/>
    <w:rsid w:val="00743E48"/>
    <w:rsid w:val="007479BD"/>
    <w:rsid w:val="007504CC"/>
    <w:rsid w:val="0075060D"/>
    <w:rsid w:val="00750952"/>
    <w:rsid w:val="00751553"/>
    <w:rsid w:val="00754116"/>
    <w:rsid w:val="00755DF1"/>
    <w:rsid w:val="007625C0"/>
    <w:rsid w:val="007643B4"/>
    <w:rsid w:val="0076603B"/>
    <w:rsid w:val="007668F3"/>
    <w:rsid w:val="00766BEB"/>
    <w:rsid w:val="00770C4F"/>
    <w:rsid w:val="00771499"/>
    <w:rsid w:val="00771AF3"/>
    <w:rsid w:val="00771F36"/>
    <w:rsid w:val="0077223F"/>
    <w:rsid w:val="00774350"/>
    <w:rsid w:val="00775904"/>
    <w:rsid w:val="007779E3"/>
    <w:rsid w:val="00777A9A"/>
    <w:rsid w:val="00777DC8"/>
    <w:rsid w:val="00777DE0"/>
    <w:rsid w:val="007813AA"/>
    <w:rsid w:val="00781F89"/>
    <w:rsid w:val="0078264B"/>
    <w:rsid w:val="007836F9"/>
    <w:rsid w:val="0078372D"/>
    <w:rsid w:val="00784D15"/>
    <w:rsid w:val="00785533"/>
    <w:rsid w:val="0079052E"/>
    <w:rsid w:val="00790FFD"/>
    <w:rsid w:val="0079152A"/>
    <w:rsid w:val="007918FC"/>
    <w:rsid w:val="0079357B"/>
    <w:rsid w:val="00793EA7"/>
    <w:rsid w:val="0079410E"/>
    <w:rsid w:val="0079499F"/>
    <w:rsid w:val="00794E3A"/>
    <w:rsid w:val="007955A4"/>
    <w:rsid w:val="00795B79"/>
    <w:rsid w:val="00795E09"/>
    <w:rsid w:val="0079605C"/>
    <w:rsid w:val="00796693"/>
    <w:rsid w:val="007968CB"/>
    <w:rsid w:val="00796F07"/>
    <w:rsid w:val="007A0880"/>
    <w:rsid w:val="007A0F94"/>
    <w:rsid w:val="007A297C"/>
    <w:rsid w:val="007A483D"/>
    <w:rsid w:val="007A57E1"/>
    <w:rsid w:val="007A64C4"/>
    <w:rsid w:val="007A6583"/>
    <w:rsid w:val="007A7A90"/>
    <w:rsid w:val="007B0380"/>
    <w:rsid w:val="007B0EAF"/>
    <w:rsid w:val="007B1784"/>
    <w:rsid w:val="007B354B"/>
    <w:rsid w:val="007B3553"/>
    <w:rsid w:val="007B3BD6"/>
    <w:rsid w:val="007B427F"/>
    <w:rsid w:val="007B4343"/>
    <w:rsid w:val="007B4657"/>
    <w:rsid w:val="007B560F"/>
    <w:rsid w:val="007B5964"/>
    <w:rsid w:val="007B6AAD"/>
    <w:rsid w:val="007B6C4E"/>
    <w:rsid w:val="007B7094"/>
    <w:rsid w:val="007B722F"/>
    <w:rsid w:val="007C0259"/>
    <w:rsid w:val="007C04C6"/>
    <w:rsid w:val="007C0E45"/>
    <w:rsid w:val="007C1929"/>
    <w:rsid w:val="007C210A"/>
    <w:rsid w:val="007C315E"/>
    <w:rsid w:val="007C37AB"/>
    <w:rsid w:val="007C429F"/>
    <w:rsid w:val="007C5C41"/>
    <w:rsid w:val="007C79CA"/>
    <w:rsid w:val="007C7A18"/>
    <w:rsid w:val="007D0007"/>
    <w:rsid w:val="007D1964"/>
    <w:rsid w:val="007D3F45"/>
    <w:rsid w:val="007D44A7"/>
    <w:rsid w:val="007D4604"/>
    <w:rsid w:val="007D5EC3"/>
    <w:rsid w:val="007E0BE8"/>
    <w:rsid w:val="007E3FE5"/>
    <w:rsid w:val="007E4A94"/>
    <w:rsid w:val="007E4F1E"/>
    <w:rsid w:val="007E6003"/>
    <w:rsid w:val="007E6097"/>
    <w:rsid w:val="007E6D93"/>
    <w:rsid w:val="007E73AB"/>
    <w:rsid w:val="007F02E9"/>
    <w:rsid w:val="007F06EC"/>
    <w:rsid w:val="007F0A6E"/>
    <w:rsid w:val="007F0F48"/>
    <w:rsid w:val="007F1113"/>
    <w:rsid w:val="007F16E1"/>
    <w:rsid w:val="007F1A08"/>
    <w:rsid w:val="007F1ED0"/>
    <w:rsid w:val="007F21F0"/>
    <w:rsid w:val="007F27BA"/>
    <w:rsid w:val="007F2F89"/>
    <w:rsid w:val="007F39AC"/>
    <w:rsid w:val="007F4E20"/>
    <w:rsid w:val="007F4F68"/>
    <w:rsid w:val="007F5B54"/>
    <w:rsid w:val="007F5D65"/>
    <w:rsid w:val="00800A1C"/>
    <w:rsid w:val="0080198F"/>
    <w:rsid w:val="00802A7D"/>
    <w:rsid w:val="00803EC0"/>
    <w:rsid w:val="00804397"/>
    <w:rsid w:val="00804C53"/>
    <w:rsid w:val="00805A03"/>
    <w:rsid w:val="00805ACE"/>
    <w:rsid w:val="008060B4"/>
    <w:rsid w:val="00806718"/>
    <w:rsid w:val="00807863"/>
    <w:rsid w:val="008104BD"/>
    <w:rsid w:val="008110F5"/>
    <w:rsid w:val="00811B98"/>
    <w:rsid w:val="00811E0C"/>
    <w:rsid w:val="0081342C"/>
    <w:rsid w:val="00815EE0"/>
    <w:rsid w:val="008163F6"/>
    <w:rsid w:val="008166DB"/>
    <w:rsid w:val="00817461"/>
    <w:rsid w:val="00817B8B"/>
    <w:rsid w:val="00817D4C"/>
    <w:rsid w:val="0082017B"/>
    <w:rsid w:val="008201AA"/>
    <w:rsid w:val="008204BA"/>
    <w:rsid w:val="0082233D"/>
    <w:rsid w:val="00824D4A"/>
    <w:rsid w:val="00831727"/>
    <w:rsid w:val="00832286"/>
    <w:rsid w:val="008335A0"/>
    <w:rsid w:val="00833AA7"/>
    <w:rsid w:val="00834C2E"/>
    <w:rsid w:val="00835ADD"/>
    <w:rsid w:val="00835CD9"/>
    <w:rsid w:val="00836C68"/>
    <w:rsid w:val="008371C1"/>
    <w:rsid w:val="00837227"/>
    <w:rsid w:val="00837258"/>
    <w:rsid w:val="00840624"/>
    <w:rsid w:val="00841CCD"/>
    <w:rsid w:val="00841D99"/>
    <w:rsid w:val="008441BB"/>
    <w:rsid w:val="00844A35"/>
    <w:rsid w:val="00844AAE"/>
    <w:rsid w:val="008454EC"/>
    <w:rsid w:val="00846231"/>
    <w:rsid w:val="00846276"/>
    <w:rsid w:val="00846497"/>
    <w:rsid w:val="00850486"/>
    <w:rsid w:val="00850A9F"/>
    <w:rsid w:val="0085178F"/>
    <w:rsid w:val="0085270E"/>
    <w:rsid w:val="00852B94"/>
    <w:rsid w:val="00852D27"/>
    <w:rsid w:val="008541A5"/>
    <w:rsid w:val="00854A78"/>
    <w:rsid w:val="008558C1"/>
    <w:rsid w:val="0085634C"/>
    <w:rsid w:val="00860880"/>
    <w:rsid w:val="0086144E"/>
    <w:rsid w:val="008616B9"/>
    <w:rsid w:val="00861E23"/>
    <w:rsid w:val="00862442"/>
    <w:rsid w:val="0086293E"/>
    <w:rsid w:val="00862BFC"/>
    <w:rsid w:val="00862C1D"/>
    <w:rsid w:val="00862CAF"/>
    <w:rsid w:val="008634BC"/>
    <w:rsid w:val="008637B5"/>
    <w:rsid w:val="008661BE"/>
    <w:rsid w:val="00867114"/>
    <w:rsid w:val="0087005C"/>
    <w:rsid w:val="00870F67"/>
    <w:rsid w:val="00871C4B"/>
    <w:rsid w:val="0087277B"/>
    <w:rsid w:val="00873909"/>
    <w:rsid w:val="00873BD6"/>
    <w:rsid w:val="0087478E"/>
    <w:rsid w:val="00875415"/>
    <w:rsid w:val="00875DE8"/>
    <w:rsid w:val="00876AF8"/>
    <w:rsid w:val="00877023"/>
    <w:rsid w:val="008772DB"/>
    <w:rsid w:val="008776F5"/>
    <w:rsid w:val="00880A76"/>
    <w:rsid w:val="008810DD"/>
    <w:rsid w:val="008826F7"/>
    <w:rsid w:val="00882964"/>
    <w:rsid w:val="00883BD4"/>
    <w:rsid w:val="00883CA2"/>
    <w:rsid w:val="008843A3"/>
    <w:rsid w:val="008860D2"/>
    <w:rsid w:val="00890C72"/>
    <w:rsid w:val="00892058"/>
    <w:rsid w:val="00892B3A"/>
    <w:rsid w:val="00893166"/>
    <w:rsid w:val="008934DF"/>
    <w:rsid w:val="00894D96"/>
    <w:rsid w:val="008950A4"/>
    <w:rsid w:val="00896B00"/>
    <w:rsid w:val="0089746D"/>
    <w:rsid w:val="008978F9"/>
    <w:rsid w:val="008A2185"/>
    <w:rsid w:val="008A2E85"/>
    <w:rsid w:val="008A34FB"/>
    <w:rsid w:val="008A5214"/>
    <w:rsid w:val="008A5FF4"/>
    <w:rsid w:val="008A7775"/>
    <w:rsid w:val="008B1DC6"/>
    <w:rsid w:val="008B202C"/>
    <w:rsid w:val="008B29D3"/>
    <w:rsid w:val="008B3388"/>
    <w:rsid w:val="008C0CAB"/>
    <w:rsid w:val="008C0E42"/>
    <w:rsid w:val="008C253D"/>
    <w:rsid w:val="008C2AFF"/>
    <w:rsid w:val="008C2C16"/>
    <w:rsid w:val="008C55A3"/>
    <w:rsid w:val="008C7533"/>
    <w:rsid w:val="008D14C7"/>
    <w:rsid w:val="008D478E"/>
    <w:rsid w:val="008D59AD"/>
    <w:rsid w:val="008D6EA9"/>
    <w:rsid w:val="008D7BD7"/>
    <w:rsid w:val="008D7CD7"/>
    <w:rsid w:val="008E0461"/>
    <w:rsid w:val="008E0DCD"/>
    <w:rsid w:val="008E16CD"/>
    <w:rsid w:val="008E1851"/>
    <w:rsid w:val="008E1F3E"/>
    <w:rsid w:val="008E47E3"/>
    <w:rsid w:val="008E4B42"/>
    <w:rsid w:val="008E5A42"/>
    <w:rsid w:val="008E6A00"/>
    <w:rsid w:val="008F165A"/>
    <w:rsid w:val="008F1B87"/>
    <w:rsid w:val="008F22E1"/>
    <w:rsid w:val="008F2B18"/>
    <w:rsid w:val="008F6426"/>
    <w:rsid w:val="008F73AF"/>
    <w:rsid w:val="008F7E65"/>
    <w:rsid w:val="00902092"/>
    <w:rsid w:val="00902CE0"/>
    <w:rsid w:val="00902D68"/>
    <w:rsid w:val="00902EED"/>
    <w:rsid w:val="00902FB8"/>
    <w:rsid w:val="00905537"/>
    <w:rsid w:val="00905E2F"/>
    <w:rsid w:val="00906345"/>
    <w:rsid w:val="009078E5"/>
    <w:rsid w:val="00907F86"/>
    <w:rsid w:val="009109F7"/>
    <w:rsid w:val="009110DA"/>
    <w:rsid w:val="0091112F"/>
    <w:rsid w:val="0091114C"/>
    <w:rsid w:val="00911C6B"/>
    <w:rsid w:val="009129B8"/>
    <w:rsid w:val="00912EB4"/>
    <w:rsid w:val="00913823"/>
    <w:rsid w:val="0091395A"/>
    <w:rsid w:val="00913FD0"/>
    <w:rsid w:val="00914154"/>
    <w:rsid w:val="00914E1E"/>
    <w:rsid w:val="009157C4"/>
    <w:rsid w:val="009160C6"/>
    <w:rsid w:val="009173BB"/>
    <w:rsid w:val="00920404"/>
    <w:rsid w:val="00920A19"/>
    <w:rsid w:val="0092183A"/>
    <w:rsid w:val="00921D1D"/>
    <w:rsid w:val="00921FA7"/>
    <w:rsid w:val="009231CA"/>
    <w:rsid w:val="009232A3"/>
    <w:rsid w:val="0092359F"/>
    <w:rsid w:val="00923B44"/>
    <w:rsid w:val="00925499"/>
    <w:rsid w:val="00925693"/>
    <w:rsid w:val="009262AC"/>
    <w:rsid w:val="00927320"/>
    <w:rsid w:val="00930B2D"/>
    <w:rsid w:val="00930EFB"/>
    <w:rsid w:val="009314FA"/>
    <w:rsid w:val="0093367B"/>
    <w:rsid w:val="009337AF"/>
    <w:rsid w:val="00933961"/>
    <w:rsid w:val="00933C4C"/>
    <w:rsid w:val="00933FA2"/>
    <w:rsid w:val="009370E6"/>
    <w:rsid w:val="00937441"/>
    <w:rsid w:val="00937B6E"/>
    <w:rsid w:val="00940025"/>
    <w:rsid w:val="009406CF"/>
    <w:rsid w:val="009412C3"/>
    <w:rsid w:val="00941692"/>
    <w:rsid w:val="00941985"/>
    <w:rsid w:val="009457F8"/>
    <w:rsid w:val="00945BA9"/>
    <w:rsid w:val="00945DF8"/>
    <w:rsid w:val="00946861"/>
    <w:rsid w:val="00950551"/>
    <w:rsid w:val="00952252"/>
    <w:rsid w:val="00952513"/>
    <w:rsid w:val="00955C4C"/>
    <w:rsid w:val="0095751A"/>
    <w:rsid w:val="00960188"/>
    <w:rsid w:val="00961841"/>
    <w:rsid w:val="00961A90"/>
    <w:rsid w:val="00962670"/>
    <w:rsid w:val="00962DA4"/>
    <w:rsid w:val="009637F9"/>
    <w:rsid w:val="009638F9"/>
    <w:rsid w:val="00963DE5"/>
    <w:rsid w:val="00967182"/>
    <w:rsid w:val="0097021E"/>
    <w:rsid w:val="00970CA2"/>
    <w:rsid w:val="009720CA"/>
    <w:rsid w:val="009721DD"/>
    <w:rsid w:val="0097315A"/>
    <w:rsid w:val="00973618"/>
    <w:rsid w:val="00973A18"/>
    <w:rsid w:val="009745B7"/>
    <w:rsid w:val="00974957"/>
    <w:rsid w:val="00974A40"/>
    <w:rsid w:val="0097548D"/>
    <w:rsid w:val="009754B6"/>
    <w:rsid w:val="00975A65"/>
    <w:rsid w:val="00975A6A"/>
    <w:rsid w:val="00976B7C"/>
    <w:rsid w:val="00977403"/>
    <w:rsid w:val="00980016"/>
    <w:rsid w:val="00983A28"/>
    <w:rsid w:val="009843F9"/>
    <w:rsid w:val="009848DE"/>
    <w:rsid w:val="00985A3F"/>
    <w:rsid w:val="00987558"/>
    <w:rsid w:val="00987586"/>
    <w:rsid w:val="00992E02"/>
    <w:rsid w:val="0099349D"/>
    <w:rsid w:val="0099430F"/>
    <w:rsid w:val="00995B1D"/>
    <w:rsid w:val="009A1118"/>
    <w:rsid w:val="009A188E"/>
    <w:rsid w:val="009A2035"/>
    <w:rsid w:val="009A25BD"/>
    <w:rsid w:val="009A2676"/>
    <w:rsid w:val="009A358A"/>
    <w:rsid w:val="009A5376"/>
    <w:rsid w:val="009A5A2E"/>
    <w:rsid w:val="009A6223"/>
    <w:rsid w:val="009A69DF"/>
    <w:rsid w:val="009A6D31"/>
    <w:rsid w:val="009A7AC4"/>
    <w:rsid w:val="009B1C60"/>
    <w:rsid w:val="009B1C76"/>
    <w:rsid w:val="009B25C1"/>
    <w:rsid w:val="009B5C95"/>
    <w:rsid w:val="009B60CC"/>
    <w:rsid w:val="009C0BF2"/>
    <w:rsid w:val="009C2972"/>
    <w:rsid w:val="009C485B"/>
    <w:rsid w:val="009C4F64"/>
    <w:rsid w:val="009C7F62"/>
    <w:rsid w:val="009D05DC"/>
    <w:rsid w:val="009D30A4"/>
    <w:rsid w:val="009D3250"/>
    <w:rsid w:val="009D3C50"/>
    <w:rsid w:val="009D5A1C"/>
    <w:rsid w:val="009D6BBD"/>
    <w:rsid w:val="009E05AD"/>
    <w:rsid w:val="009E1421"/>
    <w:rsid w:val="009E15BA"/>
    <w:rsid w:val="009E2561"/>
    <w:rsid w:val="009E4846"/>
    <w:rsid w:val="009E4936"/>
    <w:rsid w:val="009E6DD3"/>
    <w:rsid w:val="009E79A2"/>
    <w:rsid w:val="009F10B6"/>
    <w:rsid w:val="009F2839"/>
    <w:rsid w:val="009F365B"/>
    <w:rsid w:val="009F4FA2"/>
    <w:rsid w:val="009F63FC"/>
    <w:rsid w:val="009F68C3"/>
    <w:rsid w:val="009F6F58"/>
    <w:rsid w:val="00A010F2"/>
    <w:rsid w:val="00A0188C"/>
    <w:rsid w:val="00A03B01"/>
    <w:rsid w:val="00A05402"/>
    <w:rsid w:val="00A05DC5"/>
    <w:rsid w:val="00A064BC"/>
    <w:rsid w:val="00A06FE7"/>
    <w:rsid w:val="00A07259"/>
    <w:rsid w:val="00A10A44"/>
    <w:rsid w:val="00A10D6F"/>
    <w:rsid w:val="00A1187E"/>
    <w:rsid w:val="00A11C70"/>
    <w:rsid w:val="00A11D26"/>
    <w:rsid w:val="00A12B55"/>
    <w:rsid w:val="00A12E2E"/>
    <w:rsid w:val="00A132D4"/>
    <w:rsid w:val="00A136D8"/>
    <w:rsid w:val="00A137B7"/>
    <w:rsid w:val="00A16579"/>
    <w:rsid w:val="00A17A5C"/>
    <w:rsid w:val="00A20631"/>
    <w:rsid w:val="00A2205E"/>
    <w:rsid w:val="00A22914"/>
    <w:rsid w:val="00A235C4"/>
    <w:rsid w:val="00A23613"/>
    <w:rsid w:val="00A23EE1"/>
    <w:rsid w:val="00A2425E"/>
    <w:rsid w:val="00A24B4B"/>
    <w:rsid w:val="00A24E8F"/>
    <w:rsid w:val="00A25A02"/>
    <w:rsid w:val="00A26664"/>
    <w:rsid w:val="00A26D5F"/>
    <w:rsid w:val="00A273EE"/>
    <w:rsid w:val="00A31697"/>
    <w:rsid w:val="00A317FF"/>
    <w:rsid w:val="00A32D59"/>
    <w:rsid w:val="00A33105"/>
    <w:rsid w:val="00A33AC4"/>
    <w:rsid w:val="00A33F50"/>
    <w:rsid w:val="00A343FF"/>
    <w:rsid w:val="00A34F15"/>
    <w:rsid w:val="00A35AB8"/>
    <w:rsid w:val="00A35CA0"/>
    <w:rsid w:val="00A36846"/>
    <w:rsid w:val="00A36B0A"/>
    <w:rsid w:val="00A37CB2"/>
    <w:rsid w:val="00A40BA8"/>
    <w:rsid w:val="00A40D26"/>
    <w:rsid w:val="00A4130D"/>
    <w:rsid w:val="00A41876"/>
    <w:rsid w:val="00A41D14"/>
    <w:rsid w:val="00A42BC7"/>
    <w:rsid w:val="00A42F5D"/>
    <w:rsid w:val="00A436A7"/>
    <w:rsid w:val="00A43F87"/>
    <w:rsid w:val="00A4496D"/>
    <w:rsid w:val="00A45CEB"/>
    <w:rsid w:val="00A4662B"/>
    <w:rsid w:val="00A46C05"/>
    <w:rsid w:val="00A46C80"/>
    <w:rsid w:val="00A50345"/>
    <w:rsid w:val="00A51367"/>
    <w:rsid w:val="00A51E73"/>
    <w:rsid w:val="00A522C6"/>
    <w:rsid w:val="00A5264F"/>
    <w:rsid w:val="00A52C3B"/>
    <w:rsid w:val="00A53B83"/>
    <w:rsid w:val="00A542C8"/>
    <w:rsid w:val="00A54A12"/>
    <w:rsid w:val="00A55C54"/>
    <w:rsid w:val="00A56794"/>
    <w:rsid w:val="00A56ACB"/>
    <w:rsid w:val="00A601E6"/>
    <w:rsid w:val="00A619E6"/>
    <w:rsid w:val="00A61F2D"/>
    <w:rsid w:val="00A6285C"/>
    <w:rsid w:val="00A65142"/>
    <w:rsid w:val="00A65E59"/>
    <w:rsid w:val="00A671C6"/>
    <w:rsid w:val="00A70E8D"/>
    <w:rsid w:val="00A71C04"/>
    <w:rsid w:val="00A721DA"/>
    <w:rsid w:val="00A73D13"/>
    <w:rsid w:val="00A73EE1"/>
    <w:rsid w:val="00A75064"/>
    <w:rsid w:val="00A75D73"/>
    <w:rsid w:val="00A775DF"/>
    <w:rsid w:val="00A802B6"/>
    <w:rsid w:val="00A80303"/>
    <w:rsid w:val="00A80681"/>
    <w:rsid w:val="00A827DD"/>
    <w:rsid w:val="00A82CD6"/>
    <w:rsid w:val="00A82E12"/>
    <w:rsid w:val="00A84A47"/>
    <w:rsid w:val="00A868A3"/>
    <w:rsid w:val="00A87EAC"/>
    <w:rsid w:val="00A9102D"/>
    <w:rsid w:val="00A91BF4"/>
    <w:rsid w:val="00A92026"/>
    <w:rsid w:val="00A92046"/>
    <w:rsid w:val="00A9267E"/>
    <w:rsid w:val="00A93994"/>
    <w:rsid w:val="00A93DE0"/>
    <w:rsid w:val="00A943A2"/>
    <w:rsid w:val="00A94469"/>
    <w:rsid w:val="00A94E54"/>
    <w:rsid w:val="00A95B5F"/>
    <w:rsid w:val="00A95DB3"/>
    <w:rsid w:val="00A96084"/>
    <w:rsid w:val="00A96F93"/>
    <w:rsid w:val="00AA093A"/>
    <w:rsid w:val="00AA27B9"/>
    <w:rsid w:val="00AA2814"/>
    <w:rsid w:val="00AA2E72"/>
    <w:rsid w:val="00AA3023"/>
    <w:rsid w:val="00AA38E9"/>
    <w:rsid w:val="00AA445F"/>
    <w:rsid w:val="00AA45DB"/>
    <w:rsid w:val="00AA4C02"/>
    <w:rsid w:val="00AA57BC"/>
    <w:rsid w:val="00AA5BDC"/>
    <w:rsid w:val="00AA6999"/>
    <w:rsid w:val="00AA7A8E"/>
    <w:rsid w:val="00AB1169"/>
    <w:rsid w:val="00AB2E40"/>
    <w:rsid w:val="00AB3CB4"/>
    <w:rsid w:val="00AB5670"/>
    <w:rsid w:val="00AB6A1D"/>
    <w:rsid w:val="00AB7B73"/>
    <w:rsid w:val="00AC009F"/>
    <w:rsid w:val="00AC3B09"/>
    <w:rsid w:val="00AC5A2D"/>
    <w:rsid w:val="00AC5A73"/>
    <w:rsid w:val="00AC5ECE"/>
    <w:rsid w:val="00AC5F69"/>
    <w:rsid w:val="00AC63FB"/>
    <w:rsid w:val="00AC64AC"/>
    <w:rsid w:val="00AC6A44"/>
    <w:rsid w:val="00AC706E"/>
    <w:rsid w:val="00AD177A"/>
    <w:rsid w:val="00AD1A2E"/>
    <w:rsid w:val="00AD282B"/>
    <w:rsid w:val="00AD4B82"/>
    <w:rsid w:val="00AD4E00"/>
    <w:rsid w:val="00AD7156"/>
    <w:rsid w:val="00AD725F"/>
    <w:rsid w:val="00AE0AE9"/>
    <w:rsid w:val="00AE0C90"/>
    <w:rsid w:val="00AE13C5"/>
    <w:rsid w:val="00AE1589"/>
    <w:rsid w:val="00AE34CC"/>
    <w:rsid w:val="00AE40EA"/>
    <w:rsid w:val="00AE6063"/>
    <w:rsid w:val="00AE643F"/>
    <w:rsid w:val="00AE6A35"/>
    <w:rsid w:val="00AE6A46"/>
    <w:rsid w:val="00AE6DE2"/>
    <w:rsid w:val="00AE70CA"/>
    <w:rsid w:val="00AE7305"/>
    <w:rsid w:val="00AE73DD"/>
    <w:rsid w:val="00AE73EB"/>
    <w:rsid w:val="00AF026F"/>
    <w:rsid w:val="00AF02C3"/>
    <w:rsid w:val="00AF3A36"/>
    <w:rsid w:val="00AF4024"/>
    <w:rsid w:val="00AF44E3"/>
    <w:rsid w:val="00AF4D6F"/>
    <w:rsid w:val="00AF5595"/>
    <w:rsid w:val="00AF5989"/>
    <w:rsid w:val="00AF6273"/>
    <w:rsid w:val="00AF7000"/>
    <w:rsid w:val="00AF7AE0"/>
    <w:rsid w:val="00B00B30"/>
    <w:rsid w:val="00B013BD"/>
    <w:rsid w:val="00B02F1C"/>
    <w:rsid w:val="00B030D2"/>
    <w:rsid w:val="00B04493"/>
    <w:rsid w:val="00B04784"/>
    <w:rsid w:val="00B05A96"/>
    <w:rsid w:val="00B07339"/>
    <w:rsid w:val="00B11787"/>
    <w:rsid w:val="00B12187"/>
    <w:rsid w:val="00B125C1"/>
    <w:rsid w:val="00B15626"/>
    <w:rsid w:val="00B15723"/>
    <w:rsid w:val="00B15F2B"/>
    <w:rsid w:val="00B16A02"/>
    <w:rsid w:val="00B171F4"/>
    <w:rsid w:val="00B209AE"/>
    <w:rsid w:val="00B20CED"/>
    <w:rsid w:val="00B2174B"/>
    <w:rsid w:val="00B21F1D"/>
    <w:rsid w:val="00B227B2"/>
    <w:rsid w:val="00B2365B"/>
    <w:rsid w:val="00B23A37"/>
    <w:rsid w:val="00B23DB5"/>
    <w:rsid w:val="00B244C3"/>
    <w:rsid w:val="00B254C9"/>
    <w:rsid w:val="00B2575F"/>
    <w:rsid w:val="00B31A70"/>
    <w:rsid w:val="00B334FC"/>
    <w:rsid w:val="00B336A3"/>
    <w:rsid w:val="00B34CCA"/>
    <w:rsid w:val="00B35D21"/>
    <w:rsid w:val="00B36A6F"/>
    <w:rsid w:val="00B36CC9"/>
    <w:rsid w:val="00B37004"/>
    <w:rsid w:val="00B4087F"/>
    <w:rsid w:val="00B414C8"/>
    <w:rsid w:val="00B41527"/>
    <w:rsid w:val="00B4315C"/>
    <w:rsid w:val="00B43B0B"/>
    <w:rsid w:val="00B443B3"/>
    <w:rsid w:val="00B44527"/>
    <w:rsid w:val="00B46569"/>
    <w:rsid w:val="00B5028D"/>
    <w:rsid w:val="00B5100A"/>
    <w:rsid w:val="00B514D5"/>
    <w:rsid w:val="00B51D13"/>
    <w:rsid w:val="00B51F86"/>
    <w:rsid w:val="00B52CF6"/>
    <w:rsid w:val="00B550A4"/>
    <w:rsid w:val="00B554DC"/>
    <w:rsid w:val="00B56745"/>
    <w:rsid w:val="00B5695A"/>
    <w:rsid w:val="00B60356"/>
    <w:rsid w:val="00B6099E"/>
    <w:rsid w:val="00B6159C"/>
    <w:rsid w:val="00B6187D"/>
    <w:rsid w:val="00B61D2C"/>
    <w:rsid w:val="00B63ABA"/>
    <w:rsid w:val="00B6411E"/>
    <w:rsid w:val="00B64D71"/>
    <w:rsid w:val="00B6593A"/>
    <w:rsid w:val="00B67760"/>
    <w:rsid w:val="00B67BD5"/>
    <w:rsid w:val="00B67F6C"/>
    <w:rsid w:val="00B702E0"/>
    <w:rsid w:val="00B70B20"/>
    <w:rsid w:val="00B722DA"/>
    <w:rsid w:val="00B72727"/>
    <w:rsid w:val="00B752B8"/>
    <w:rsid w:val="00B75498"/>
    <w:rsid w:val="00B75C0B"/>
    <w:rsid w:val="00B76F3D"/>
    <w:rsid w:val="00B778B0"/>
    <w:rsid w:val="00B8100D"/>
    <w:rsid w:val="00B8320C"/>
    <w:rsid w:val="00B84B1C"/>
    <w:rsid w:val="00B854C7"/>
    <w:rsid w:val="00B85515"/>
    <w:rsid w:val="00B85DD1"/>
    <w:rsid w:val="00B8610F"/>
    <w:rsid w:val="00B878C3"/>
    <w:rsid w:val="00B87D29"/>
    <w:rsid w:val="00B90895"/>
    <w:rsid w:val="00B910C3"/>
    <w:rsid w:val="00B9161A"/>
    <w:rsid w:val="00B91B0F"/>
    <w:rsid w:val="00B921E8"/>
    <w:rsid w:val="00B92814"/>
    <w:rsid w:val="00B946F3"/>
    <w:rsid w:val="00B9655C"/>
    <w:rsid w:val="00B9799A"/>
    <w:rsid w:val="00BA0A2C"/>
    <w:rsid w:val="00BA1A64"/>
    <w:rsid w:val="00BA34DE"/>
    <w:rsid w:val="00BA4883"/>
    <w:rsid w:val="00BA4B8F"/>
    <w:rsid w:val="00BA4C9C"/>
    <w:rsid w:val="00BA7E16"/>
    <w:rsid w:val="00BB379C"/>
    <w:rsid w:val="00BB4073"/>
    <w:rsid w:val="00BB4565"/>
    <w:rsid w:val="00BB5001"/>
    <w:rsid w:val="00BB5343"/>
    <w:rsid w:val="00BB568A"/>
    <w:rsid w:val="00BB5FC8"/>
    <w:rsid w:val="00BB66C5"/>
    <w:rsid w:val="00BB7FE3"/>
    <w:rsid w:val="00BC150B"/>
    <w:rsid w:val="00BC1A98"/>
    <w:rsid w:val="00BC291E"/>
    <w:rsid w:val="00BC2E18"/>
    <w:rsid w:val="00BC3D16"/>
    <w:rsid w:val="00BC4524"/>
    <w:rsid w:val="00BC6908"/>
    <w:rsid w:val="00BC6FFC"/>
    <w:rsid w:val="00BC7FCC"/>
    <w:rsid w:val="00BD2BC3"/>
    <w:rsid w:val="00BD30A3"/>
    <w:rsid w:val="00BD48CE"/>
    <w:rsid w:val="00BD4ADA"/>
    <w:rsid w:val="00BD57B9"/>
    <w:rsid w:val="00BD5E65"/>
    <w:rsid w:val="00BD6384"/>
    <w:rsid w:val="00BD6830"/>
    <w:rsid w:val="00BD6B98"/>
    <w:rsid w:val="00BE0B84"/>
    <w:rsid w:val="00BE1768"/>
    <w:rsid w:val="00BE2060"/>
    <w:rsid w:val="00BE38EC"/>
    <w:rsid w:val="00BE429C"/>
    <w:rsid w:val="00BE4CCA"/>
    <w:rsid w:val="00BE5925"/>
    <w:rsid w:val="00BE5C36"/>
    <w:rsid w:val="00BE6535"/>
    <w:rsid w:val="00BE677B"/>
    <w:rsid w:val="00BE7B9C"/>
    <w:rsid w:val="00BF03BA"/>
    <w:rsid w:val="00BF09D0"/>
    <w:rsid w:val="00BF30F3"/>
    <w:rsid w:val="00BF393B"/>
    <w:rsid w:val="00BF4BA8"/>
    <w:rsid w:val="00BF53F8"/>
    <w:rsid w:val="00BF663E"/>
    <w:rsid w:val="00BF699F"/>
    <w:rsid w:val="00C01C35"/>
    <w:rsid w:val="00C02547"/>
    <w:rsid w:val="00C02915"/>
    <w:rsid w:val="00C042CA"/>
    <w:rsid w:val="00C049B4"/>
    <w:rsid w:val="00C102F4"/>
    <w:rsid w:val="00C11520"/>
    <w:rsid w:val="00C12AC9"/>
    <w:rsid w:val="00C14556"/>
    <w:rsid w:val="00C148DE"/>
    <w:rsid w:val="00C14D23"/>
    <w:rsid w:val="00C15A4B"/>
    <w:rsid w:val="00C15E9A"/>
    <w:rsid w:val="00C163B9"/>
    <w:rsid w:val="00C21115"/>
    <w:rsid w:val="00C21700"/>
    <w:rsid w:val="00C2257C"/>
    <w:rsid w:val="00C24CAC"/>
    <w:rsid w:val="00C24F7D"/>
    <w:rsid w:val="00C25942"/>
    <w:rsid w:val="00C265A9"/>
    <w:rsid w:val="00C26DF5"/>
    <w:rsid w:val="00C279F5"/>
    <w:rsid w:val="00C30013"/>
    <w:rsid w:val="00C31418"/>
    <w:rsid w:val="00C325C7"/>
    <w:rsid w:val="00C346C6"/>
    <w:rsid w:val="00C34B8C"/>
    <w:rsid w:val="00C37B7C"/>
    <w:rsid w:val="00C37F4B"/>
    <w:rsid w:val="00C404DD"/>
    <w:rsid w:val="00C407E3"/>
    <w:rsid w:val="00C41CAC"/>
    <w:rsid w:val="00C41E16"/>
    <w:rsid w:val="00C427E8"/>
    <w:rsid w:val="00C42EF3"/>
    <w:rsid w:val="00C506BF"/>
    <w:rsid w:val="00C51050"/>
    <w:rsid w:val="00C514CA"/>
    <w:rsid w:val="00C5159A"/>
    <w:rsid w:val="00C520B6"/>
    <w:rsid w:val="00C524E2"/>
    <w:rsid w:val="00C53339"/>
    <w:rsid w:val="00C53439"/>
    <w:rsid w:val="00C53D44"/>
    <w:rsid w:val="00C5463B"/>
    <w:rsid w:val="00C54C9D"/>
    <w:rsid w:val="00C55952"/>
    <w:rsid w:val="00C563D5"/>
    <w:rsid w:val="00C57263"/>
    <w:rsid w:val="00C57F6C"/>
    <w:rsid w:val="00C60030"/>
    <w:rsid w:val="00C60298"/>
    <w:rsid w:val="00C608E0"/>
    <w:rsid w:val="00C6175D"/>
    <w:rsid w:val="00C61880"/>
    <w:rsid w:val="00C62D8C"/>
    <w:rsid w:val="00C650FB"/>
    <w:rsid w:val="00C6688F"/>
    <w:rsid w:val="00C673D6"/>
    <w:rsid w:val="00C6766C"/>
    <w:rsid w:val="00C71AEA"/>
    <w:rsid w:val="00C724E9"/>
    <w:rsid w:val="00C73486"/>
    <w:rsid w:val="00C73745"/>
    <w:rsid w:val="00C73841"/>
    <w:rsid w:val="00C74384"/>
    <w:rsid w:val="00C753E7"/>
    <w:rsid w:val="00C76940"/>
    <w:rsid w:val="00C775E9"/>
    <w:rsid w:val="00C803E5"/>
    <w:rsid w:val="00C80A01"/>
    <w:rsid w:val="00C818BF"/>
    <w:rsid w:val="00C82263"/>
    <w:rsid w:val="00C835DA"/>
    <w:rsid w:val="00C8445A"/>
    <w:rsid w:val="00C8684F"/>
    <w:rsid w:val="00C8748A"/>
    <w:rsid w:val="00C90E72"/>
    <w:rsid w:val="00C91F59"/>
    <w:rsid w:val="00C9237F"/>
    <w:rsid w:val="00C92691"/>
    <w:rsid w:val="00C929AD"/>
    <w:rsid w:val="00C92AC7"/>
    <w:rsid w:val="00C92BA2"/>
    <w:rsid w:val="00C94905"/>
    <w:rsid w:val="00C94EA1"/>
    <w:rsid w:val="00C9537A"/>
    <w:rsid w:val="00C95760"/>
    <w:rsid w:val="00C95AC5"/>
    <w:rsid w:val="00C95F04"/>
    <w:rsid w:val="00C96A7F"/>
    <w:rsid w:val="00C96DAE"/>
    <w:rsid w:val="00C97322"/>
    <w:rsid w:val="00C97CDC"/>
    <w:rsid w:val="00CA0D40"/>
    <w:rsid w:val="00CA2407"/>
    <w:rsid w:val="00CA26DA"/>
    <w:rsid w:val="00CA3ABB"/>
    <w:rsid w:val="00CA414C"/>
    <w:rsid w:val="00CA4F34"/>
    <w:rsid w:val="00CA5E1C"/>
    <w:rsid w:val="00CA626B"/>
    <w:rsid w:val="00CA7119"/>
    <w:rsid w:val="00CB1ABC"/>
    <w:rsid w:val="00CB235B"/>
    <w:rsid w:val="00CB279D"/>
    <w:rsid w:val="00CB2E65"/>
    <w:rsid w:val="00CB3A1F"/>
    <w:rsid w:val="00CB43FF"/>
    <w:rsid w:val="00CC01E4"/>
    <w:rsid w:val="00CC0603"/>
    <w:rsid w:val="00CC2BC5"/>
    <w:rsid w:val="00CC3BED"/>
    <w:rsid w:val="00CC4060"/>
    <w:rsid w:val="00CC5FA0"/>
    <w:rsid w:val="00CC7AAB"/>
    <w:rsid w:val="00CD012D"/>
    <w:rsid w:val="00CD0E7C"/>
    <w:rsid w:val="00CD24FA"/>
    <w:rsid w:val="00CD6E73"/>
    <w:rsid w:val="00CD732B"/>
    <w:rsid w:val="00CE1581"/>
    <w:rsid w:val="00CE31D2"/>
    <w:rsid w:val="00CE4061"/>
    <w:rsid w:val="00CE502E"/>
    <w:rsid w:val="00CE531B"/>
    <w:rsid w:val="00CE71EA"/>
    <w:rsid w:val="00CE7715"/>
    <w:rsid w:val="00CE7E99"/>
    <w:rsid w:val="00CF0020"/>
    <w:rsid w:val="00CF1BF8"/>
    <w:rsid w:val="00CF44B4"/>
    <w:rsid w:val="00CF5431"/>
    <w:rsid w:val="00CF762E"/>
    <w:rsid w:val="00D00B3F"/>
    <w:rsid w:val="00D01EA1"/>
    <w:rsid w:val="00D03EE4"/>
    <w:rsid w:val="00D03F4E"/>
    <w:rsid w:val="00D040FC"/>
    <w:rsid w:val="00D04CAA"/>
    <w:rsid w:val="00D04E3C"/>
    <w:rsid w:val="00D04EC2"/>
    <w:rsid w:val="00D05828"/>
    <w:rsid w:val="00D06A7B"/>
    <w:rsid w:val="00D07392"/>
    <w:rsid w:val="00D077BE"/>
    <w:rsid w:val="00D11BFC"/>
    <w:rsid w:val="00D12675"/>
    <w:rsid w:val="00D13CE7"/>
    <w:rsid w:val="00D17B69"/>
    <w:rsid w:val="00D20B8F"/>
    <w:rsid w:val="00D20F91"/>
    <w:rsid w:val="00D210D0"/>
    <w:rsid w:val="00D2180D"/>
    <w:rsid w:val="00D2347C"/>
    <w:rsid w:val="00D23574"/>
    <w:rsid w:val="00D23B1A"/>
    <w:rsid w:val="00D242FA"/>
    <w:rsid w:val="00D244C1"/>
    <w:rsid w:val="00D254AF"/>
    <w:rsid w:val="00D25D18"/>
    <w:rsid w:val="00D25FB3"/>
    <w:rsid w:val="00D26CE0"/>
    <w:rsid w:val="00D26FFF"/>
    <w:rsid w:val="00D27D36"/>
    <w:rsid w:val="00D3019C"/>
    <w:rsid w:val="00D318E9"/>
    <w:rsid w:val="00D319E0"/>
    <w:rsid w:val="00D340F1"/>
    <w:rsid w:val="00D354AC"/>
    <w:rsid w:val="00D35CC6"/>
    <w:rsid w:val="00D35ECC"/>
    <w:rsid w:val="00D4007A"/>
    <w:rsid w:val="00D41CD0"/>
    <w:rsid w:val="00D421E0"/>
    <w:rsid w:val="00D436C4"/>
    <w:rsid w:val="00D436FE"/>
    <w:rsid w:val="00D43940"/>
    <w:rsid w:val="00D45D2A"/>
    <w:rsid w:val="00D46415"/>
    <w:rsid w:val="00D46EE6"/>
    <w:rsid w:val="00D5004C"/>
    <w:rsid w:val="00D50143"/>
    <w:rsid w:val="00D5022C"/>
    <w:rsid w:val="00D51795"/>
    <w:rsid w:val="00D51DF5"/>
    <w:rsid w:val="00D52A91"/>
    <w:rsid w:val="00D5382F"/>
    <w:rsid w:val="00D53900"/>
    <w:rsid w:val="00D56267"/>
    <w:rsid w:val="00D578A9"/>
    <w:rsid w:val="00D601AE"/>
    <w:rsid w:val="00D60811"/>
    <w:rsid w:val="00D615DA"/>
    <w:rsid w:val="00D62D3D"/>
    <w:rsid w:val="00D63A65"/>
    <w:rsid w:val="00D648A9"/>
    <w:rsid w:val="00D6492D"/>
    <w:rsid w:val="00D6749C"/>
    <w:rsid w:val="00D67A52"/>
    <w:rsid w:val="00D700B0"/>
    <w:rsid w:val="00D71971"/>
    <w:rsid w:val="00D71D6C"/>
    <w:rsid w:val="00D73004"/>
    <w:rsid w:val="00D73A56"/>
    <w:rsid w:val="00D74340"/>
    <w:rsid w:val="00D7440A"/>
    <w:rsid w:val="00D74C9E"/>
    <w:rsid w:val="00D75AD7"/>
    <w:rsid w:val="00D76445"/>
    <w:rsid w:val="00D767D7"/>
    <w:rsid w:val="00D8291A"/>
    <w:rsid w:val="00D82995"/>
    <w:rsid w:val="00D84BF8"/>
    <w:rsid w:val="00D85EB5"/>
    <w:rsid w:val="00D86C53"/>
    <w:rsid w:val="00D87D40"/>
    <w:rsid w:val="00D87E89"/>
    <w:rsid w:val="00D90064"/>
    <w:rsid w:val="00D90475"/>
    <w:rsid w:val="00D90D90"/>
    <w:rsid w:val="00D91BB0"/>
    <w:rsid w:val="00D92759"/>
    <w:rsid w:val="00D93748"/>
    <w:rsid w:val="00D93CB0"/>
    <w:rsid w:val="00D93E55"/>
    <w:rsid w:val="00D9477D"/>
    <w:rsid w:val="00D96CF8"/>
    <w:rsid w:val="00D9748B"/>
    <w:rsid w:val="00D978D4"/>
    <w:rsid w:val="00DA0C1B"/>
    <w:rsid w:val="00DA11A2"/>
    <w:rsid w:val="00DA2203"/>
    <w:rsid w:val="00DA251A"/>
    <w:rsid w:val="00DA3EA8"/>
    <w:rsid w:val="00DA448B"/>
    <w:rsid w:val="00DA5893"/>
    <w:rsid w:val="00DA601B"/>
    <w:rsid w:val="00DA6619"/>
    <w:rsid w:val="00DA7A9C"/>
    <w:rsid w:val="00DB1486"/>
    <w:rsid w:val="00DB1D47"/>
    <w:rsid w:val="00DB238C"/>
    <w:rsid w:val="00DB243B"/>
    <w:rsid w:val="00DB2745"/>
    <w:rsid w:val="00DB37E9"/>
    <w:rsid w:val="00DB3CE0"/>
    <w:rsid w:val="00DB4DF2"/>
    <w:rsid w:val="00DB7361"/>
    <w:rsid w:val="00DB737D"/>
    <w:rsid w:val="00DC05A0"/>
    <w:rsid w:val="00DC0705"/>
    <w:rsid w:val="00DC07D5"/>
    <w:rsid w:val="00DC293A"/>
    <w:rsid w:val="00DC36A0"/>
    <w:rsid w:val="00DC3F42"/>
    <w:rsid w:val="00DC4F07"/>
    <w:rsid w:val="00DC5DFA"/>
    <w:rsid w:val="00DC5E37"/>
    <w:rsid w:val="00DC62CB"/>
    <w:rsid w:val="00DC7470"/>
    <w:rsid w:val="00DC75C4"/>
    <w:rsid w:val="00DD03D2"/>
    <w:rsid w:val="00DD22BF"/>
    <w:rsid w:val="00DD2FBB"/>
    <w:rsid w:val="00DD36A0"/>
    <w:rsid w:val="00DD6A93"/>
    <w:rsid w:val="00DD6DB5"/>
    <w:rsid w:val="00DD6FF5"/>
    <w:rsid w:val="00DD729D"/>
    <w:rsid w:val="00DD7335"/>
    <w:rsid w:val="00DE0230"/>
    <w:rsid w:val="00DE0284"/>
    <w:rsid w:val="00DE163B"/>
    <w:rsid w:val="00DE2979"/>
    <w:rsid w:val="00DE2BC0"/>
    <w:rsid w:val="00DE3952"/>
    <w:rsid w:val="00DE455C"/>
    <w:rsid w:val="00DE47F1"/>
    <w:rsid w:val="00DE4D51"/>
    <w:rsid w:val="00DE50A9"/>
    <w:rsid w:val="00DE5476"/>
    <w:rsid w:val="00DE5B13"/>
    <w:rsid w:val="00DE5BE8"/>
    <w:rsid w:val="00DE6367"/>
    <w:rsid w:val="00DE70F1"/>
    <w:rsid w:val="00DE7EE0"/>
    <w:rsid w:val="00DF0A68"/>
    <w:rsid w:val="00DF3FF7"/>
    <w:rsid w:val="00DF4C8A"/>
    <w:rsid w:val="00DF61CF"/>
    <w:rsid w:val="00DF6C64"/>
    <w:rsid w:val="00E01C73"/>
    <w:rsid w:val="00E03861"/>
    <w:rsid w:val="00E05022"/>
    <w:rsid w:val="00E05305"/>
    <w:rsid w:val="00E05D49"/>
    <w:rsid w:val="00E06C6A"/>
    <w:rsid w:val="00E06DE5"/>
    <w:rsid w:val="00E0755B"/>
    <w:rsid w:val="00E07EF1"/>
    <w:rsid w:val="00E1125F"/>
    <w:rsid w:val="00E11BED"/>
    <w:rsid w:val="00E120F1"/>
    <w:rsid w:val="00E1488C"/>
    <w:rsid w:val="00E17B85"/>
    <w:rsid w:val="00E2046C"/>
    <w:rsid w:val="00E21728"/>
    <w:rsid w:val="00E21901"/>
    <w:rsid w:val="00E22164"/>
    <w:rsid w:val="00E22B32"/>
    <w:rsid w:val="00E23C25"/>
    <w:rsid w:val="00E23C42"/>
    <w:rsid w:val="00E24C39"/>
    <w:rsid w:val="00E25353"/>
    <w:rsid w:val="00E25DCF"/>
    <w:rsid w:val="00E26101"/>
    <w:rsid w:val="00E2736A"/>
    <w:rsid w:val="00E304F6"/>
    <w:rsid w:val="00E354B0"/>
    <w:rsid w:val="00E36141"/>
    <w:rsid w:val="00E374AD"/>
    <w:rsid w:val="00E37B7A"/>
    <w:rsid w:val="00E40FB4"/>
    <w:rsid w:val="00E436EB"/>
    <w:rsid w:val="00E4412C"/>
    <w:rsid w:val="00E44951"/>
    <w:rsid w:val="00E44CA0"/>
    <w:rsid w:val="00E46B4C"/>
    <w:rsid w:val="00E46C81"/>
    <w:rsid w:val="00E47112"/>
    <w:rsid w:val="00E47676"/>
    <w:rsid w:val="00E506AB"/>
    <w:rsid w:val="00E510DC"/>
    <w:rsid w:val="00E518B9"/>
    <w:rsid w:val="00E53D08"/>
    <w:rsid w:val="00E5412D"/>
    <w:rsid w:val="00E54289"/>
    <w:rsid w:val="00E5638E"/>
    <w:rsid w:val="00E56B3D"/>
    <w:rsid w:val="00E57739"/>
    <w:rsid w:val="00E63325"/>
    <w:rsid w:val="00E64199"/>
    <w:rsid w:val="00E65561"/>
    <w:rsid w:val="00E659C6"/>
    <w:rsid w:val="00E662CB"/>
    <w:rsid w:val="00E67C62"/>
    <w:rsid w:val="00E702E0"/>
    <w:rsid w:val="00E70C85"/>
    <w:rsid w:val="00E712E7"/>
    <w:rsid w:val="00E724A9"/>
    <w:rsid w:val="00E726B2"/>
    <w:rsid w:val="00E737B9"/>
    <w:rsid w:val="00E739C9"/>
    <w:rsid w:val="00E74366"/>
    <w:rsid w:val="00E754D4"/>
    <w:rsid w:val="00E771B4"/>
    <w:rsid w:val="00E77E65"/>
    <w:rsid w:val="00E77F1A"/>
    <w:rsid w:val="00E80720"/>
    <w:rsid w:val="00E82CF0"/>
    <w:rsid w:val="00E83AC3"/>
    <w:rsid w:val="00E84501"/>
    <w:rsid w:val="00E859DA"/>
    <w:rsid w:val="00E85BD7"/>
    <w:rsid w:val="00E86759"/>
    <w:rsid w:val="00E86C6E"/>
    <w:rsid w:val="00E8750A"/>
    <w:rsid w:val="00E90340"/>
    <w:rsid w:val="00E91259"/>
    <w:rsid w:val="00E91F8C"/>
    <w:rsid w:val="00E93388"/>
    <w:rsid w:val="00E93BC3"/>
    <w:rsid w:val="00E95CD8"/>
    <w:rsid w:val="00E96421"/>
    <w:rsid w:val="00E964FB"/>
    <w:rsid w:val="00E96773"/>
    <w:rsid w:val="00EA05AE"/>
    <w:rsid w:val="00EA05E2"/>
    <w:rsid w:val="00EA2B78"/>
    <w:rsid w:val="00EA2C9B"/>
    <w:rsid w:val="00EA3012"/>
    <w:rsid w:val="00EA343A"/>
    <w:rsid w:val="00EA34CB"/>
    <w:rsid w:val="00EA35C2"/>
    <w:rsid w:val="00EA35E6"/>
    <w:rsid w:val="00EA5252"/>
    <w:rsid w:val="00EA5A0D"/>
    <w:rsid w:val="00EA60DA"/>
    <w:rsid w:val="00EA6EF4"/>
    <w:rsid w:val="00EB08DB"/>
    <w:rsid w:val="00EB11B5"/>
    <w:rsid w:val="00EB1671"/>
    <w:rsid w:val="00EB282A"/>
    <w:rsid w:val="00EB39DE"/>
    <w:rsid w:val="00EB3EFF"/>
    <w:rsid w:val="00EB6D85"/>
    <w:rsid w:val="00EB733B"/>
    <w:rsid w:val="00EB759A"/>
    <w:rsid w:val="00EC0F72"/>
    <w:rsid w:val="00EC100F"/>
    <w:rsid w:val="00EC14BC"/>
    <w:rsid w:val="00EC18B2"/>
    <w:rsid w:val="00EC1A1C"/>
    <w:rsid w:val="00EC1F31"/>
    <w:rsid w:val="00EC2062"/>
    <w:rsid w:val="00EC3909"/>
    <w:rsid w:val="00EC4FF4"/>
    <w:rsid w:val="00EC67B7"/>
    <w:rsid w:val="00ED0A51"/>
    <w:rsid w:val="00ED2846"/>
    <w:rsid w:val="00ED28F6"/>
    <w:rsid w:val="00ED3AB5"/>
    <w:rsid w:val="00EE0E03"/>
    <w:rsid w:val="00EE1E22"/>
    <w:rsid w:val="00EE2B5E"/>
    <w:rsid w:val="00EE3998"/>
    <w:rsid w:val="00EE4C1C"/>
    <w:rsid w:val="00EE6A79"/>
    <w:rsid w:val="00EE6FC6"/>
    <w:rsid w:val="00EE73B9"/>
    <w:rsid w:val="00EF107B"/>
    <w:rsid w:val="00EF3DCC"/>
    <w:rsid w:val="00EF5F27"/>
    <w:rsid w:val="00EF64E2"/>
    <w:rsid w:val="00EF6C04"/>
    <w:rsid w:val="00EF773B"/>
    <w:rsid w:val="00EF7C0C"/>
    <w:rsid w:val="00F0190B"/>
    <w:rsid w:val="00F01B51"/>
    <w:rsid w:val="00F01D10"/>
    <w:rsid w:val="00F03357"/>
    <w:rsid w:val="00F04475"/>
    <w:rsid w:val="00F04694"/>
    <w:rsid w:val="00F0469E"/>
    <w:rsid w:val="00F049C8"/>
    <w:rsid w:val="00F04C53"/>
    <w:rsid w:val="00F04CE2"/>
    <w:rsid w:val="00F05493"/>
    <w:rsid w:val="00F061C5"/>
    <w:rsid w:val="00F06BDF"/>
    <w:rsid w:val="00F11B4B"/>
    <w:rsid w:val="00F132CB"/>
    <w:rsid w:val="00F157F2"/>
    <w:rsid w:val="00F168C5"/>
    <w:rsid w:val="00F22C66"/>
    <w:rsid w:val="00F23F1F"/>
    <w:rsid w:val="00F24BF2"/>
    <w:rsid w:val="00F25A59"/>
    <w:rsid w:val="00F25B24"/>
    <w:rsid w:val="00F261B5"/>
    <w:rsid w:val="00F30CB1"/>
    <w:rsid w:val="00F3180E"/>
    <w:rsid w:val="00F31A17"/>
    <w:rsid w:val="00F34160"/>
    <w:rsid w:val="00F344D5"/>
    <w:rsid w:val="00F35A57"/>
    <w:rsid w:val="00F35CC4"/>
    <w:rsid w:val="00F3670F"/>
    <w:rsid w:val="00F375D7"/>
    <w:rsid w:val="00F408B2"/>
    <w:rsid w:val="00F40CA7"/>
    <w:rsid w:val="00F40F52"/>
    <w:rsid w:val="00F412DE"/>
    <w:rsid w:val="00F42F2A"/>
    <w:rsid w:val="00F437F2"/>
    <w:rsid w:val="00F44335"/>
    <w:rsid w:val="00F44DDA"/>
    <w:rsid w:val="00F4558C"/>
    <w:rsid w:val="00F469FE"/>
    <w:rsid w:val="00F47F52"/>
    <w:rsid w:val="00F51D08"/>
    <w:rsid w:val="00F51D0F"/>
    <w:rsid w:val="00F523C1"/>
    <w:rsid w:val="00F537C5"/>
    <w:rsid w:val="00F53890"/>
    <w:rsid w:val="00F538BE"/>
    <w:rsid w:val="00F53C15"/>
    <w:rsid w:val="00F5434B"/>
    <w:rsid w:val="00F550DA"/>
    <w:rsid w:val="00F5633C"/>
    <w:rsid w:val="00F5701D"/>
    <w:rsid w:val="00F570D3"/>
    <w:rsid w:val="00F60D3C"/>
    <w:rsid w:val="00F63D24"/>
    <w:rsid w:val="00F64DDA"/>
    <w:rsid w:val="00F65F11"/>
    <w:rsid w:val="00F673A9"/>
    <w:rsid w:val="00F67D8F"/>
    <w:rsid w:val="00F701AE"/>
    <w:rsid w:val="00F71CC2"/>
    <w:rsid w:val="00F72336"/>
    <w:rsid w:val="00F7236E"/>
    <w:rsid w:val="00F73F80"/>
    <w:rsid w:val="00F7421E"/>
    <w:rsid w:val="00F74931"/>
    <w:rsid w:val="00F7537C"/>
    <w:rsid w:val="00F75432"/>
    <w:rsid w:val="00F75816"/>
    <w:rsid w:val="00F76B75"/>
    <w:rsid w:val="00F77A0D"/>
    <w:rsid w:val="00F80395"/>
    <w:rsid w:val="00F814D9"/>
    <w:rsid w:val="00F833E4"/>
    <w:rsid w:val="00F83BF3"/>
    <w:rsid w:val="00F83D63"/>
    <w:rsid w:val="00F841F1"/>
    <w:rsid w:val="00F84253"/>
    <w:rsid w:val="00F842E6"/>
    <w:rsid w:val="00F84F4F"/>
    <w:rsid w:val="00F86678"/>
    <w:rsid w:val="00F9143E"/>
    <w:rsid w:val="00F93505"/>
    <w:rsid w:val="00F93686"/>
    <w:rsid w:val="00F94B4B"/>
    <w:rsid w:val="00F9551A"/>
    <w:rsid w:val="00F95784"/>
    <w:rsid w:val="00F96CF8"/>
    <w:rsid w:val="00FA4D37"/>
    <w:rsid w:val="00FA6ADA"/>
    <w:rsid w:val="00FA6E37"/>
    <w:rsid w:val="00FA7931"/>
    <w:rsid w:val="00FB01B7"/>
    <w:rsid w:val="00FB2480"/>
    <w:rsid w:val="00FB2819"/>
    <w:rsid w:val="00FB3FA8"/>
    <w:rsid w:val="00FB6377"/>
    <w:rsid w:val="00FB679E"/>
    <w:rsid w:val="00FB7DD4"/>
    <w:rsid w:val="00FB7E05"/>
    <w:rsid w:val="00FC0133"/>
    <w:rsid w:val="00FC02B2"/>
    <w:rsid w:val="00FC0731"/>
    <w:rsid w:val="00FC092F"/>
    <w:rsid w:val="00FC148B"/>
    <w:rsid w:val="00FC1B7D"/>
    <w:rsid w:val="00FC4308"/>
    <w:rsid w:val="00FC4796"/>
    <w:rsid w:val="00FC4F8B"/>
    <w:rsid w:val="00FC591E"/>
    <w:rsid w:val="00FD1FEA"/>
    <w:rsid w:val="00FD26EC"/>
    <w:rsid w:val="00FD347C"/>
    <w:rsid w:val="00FD476D"/>
    <w:rsid w:val="00FD491E"/>
    <w:rsid w:val="00FD49CF"/>
    <w:rsid w:val="00FD5FC8"/>
    <w:rsid w:val="00FD690B"/>
    <w:rsid w:val="00FD75FD"/>
    <w:rsid w:val="00FD7C12"/>
    <w:rsid w:val="00FD7E0E"/>
    <w:rsid w:val="00FE0C0B"/>
    <w:rsid w:val="00FE1602"/>
    <w:rsid w:val="00FE20F7"/>
    <w:rsid w:val="00FE34C6"/>
    <w:rsid w:val="00FE3AF2"/>
    <w:rsid w:val="00FE3B30"/>
    <w:rsid w:val="00FE431E"/>
    <w:rsid w:val="00FE4824"/>
    <w:rsid w:val="00FE4EDE"/>
    <w:rsid w:val="00FE4F51"/>
    <w:rsid w:val="00FE54D4"/>
    <w:rsid w:val="00FE58F1"/>
    <w:rsid w:val="00FE6492"/>
    <w:rsid w:val="00FE73AA"/>
    <w:rsid w:val="00FE7959"/>
    <w:rsid w:val="00FE7B41"/>
    <w:rsid w:val="00FF00A0"/>
    <w:rsid w:val="00FF08E5"/>
    <w:rsid w:val="00FF4B49"/>
    <w:rsid w:val="00FF516E"/>
    <w:rsid w:val="00FF5E2D"/>
    <w:rsid w:val="00FF669A"/>
    <w:rsid w:val="00FF67D7"/>
    <w:rsid w:val="00FF7F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BBE7549-C02C-4B7C-ACB7-3C10B360E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E47F1"/>
    <w:pPr>
      <w:widowControl w:val="0"/>
      <w:wordWrap w:val="0"/>
      <w:autoSpaceDE w:val="0"/>
      <w:autoSpaceDN w:val="0"/>
      <w:spacing w:after="200" w:line="276" w:lineRule="auto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12DA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012DA1"/>
  </w:style>
  <w:style w:type="paragraph" w:styleId="a4">
    <w:name w:val="footer"/>
    <w:basedOn w:val="a"/>
    <w:link w:val="Char0"/>
    <w:uiPriority w:val="99"/>
    <w:unhideWhenUsed/>
    <w:rsid w:val="00012DA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012DA1"/>
  </w:style>
  <w:style w:type="character" w:styleId="a5">
    <w:name w:val="Hyperlink"/>
    <w:basedOn w:val="a0"/>
    <w:uiPriority w:val="99"/>
    <w:unhideWhenUsed/>
    <w:rsid w:val="00012DA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95751A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95751A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95751A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95751A"/>
    <w:rPr>
      <w:rFonts w:ascii="맑은 고딕" w:eastAsia="맑은 고딕" w:hAnsi="맑은 고딕"/>
      <w:noProof/>
    </w:rPr>
  </w:style>
  <w:style w:type="character" w:customStyle="1" w:styleId="UnresolvedMention">
    <w:name w:val="Unresolved Mention"/>
    <w:basedOn w:val="a0"/>
    <w:uiPriority w:val="99"/>
    <w:semiHidden/>
    <w:unhideWhenUsed/>
    <w:rsid w:val="001478A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</Pages>
  <Words>444</Words>
  <Characters>2536</Characters>
  <Application>Microsoft Office Word</Application>
  <DocSecurity>0</DocSecurity>
  <Lines>21</Lines>
  <Paragraphs>5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 Jung</dc:creator>
  <cp:keywords/>
  <dc:description/>
  <cp:lastModifiedBy>Jung W</cp:lastModifiedBy>
  <cp:revision>14</cp:revision>
  <dcterms:created xsi:type="dcterms:W3CDTF">2017-11-23T08:11:00Z</dcterms:created>
  <dcterms:modified xsi:type="dcterms:W3CDTF">2020-06-24T13:42:00Z</dcterms:modified>
</cp:coreProperties>
</file>